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proofErr w:type="spellStart"/>
      <w:r>
        <w:t>Arnob</w:t>
      </w:r>
      <w:proofErr w:type="spellEnd"/>
      <w:r>
        <w:t xml:space="preserve"> L. Alam</w:t>
      </w:r>
    </w:p>
    <w:p w14:paraId="41D45335" w14:textId="208BA672" w:rsidR="00BB66F3" w:rsidRDefault="00BB66F3" w:rsidP="009561B4">
      <w:pPr>
        <w:pStyle w:val="Heading1"/>
        <w:numPr>
          <w:ilvl w:val="0"/>
          <w:numId w:val="33"/>
        </w:numPr>
      </w:pPr>
      <w:r>
        <w:t>Introduction</w:t>
      </w:r>
    </w:p>
    <w:p w14:paraId="49E61368" w14:textId="6A804D0D" w:rsidR="000A41CF" w:rsidRDefault="00246F90" w:rsidP="00C63998">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w:t>
      </w:r>
      <w:r w:rsidR="00C63998" w:rsidRPr="00246F90">
        <w:t>volatility,</w:t>
      </w:r>
      <w:r w:rsidRPr="00246F90">
        <w:t xml:space="preserve"> </w:t>
      </w:r>
      <w:r w:rsidR="00E56F5E">
        <w:t xml:space="preserve">and liquidity </w:t>
      </w:r>
      <w:r w:rsidRPr="00246F90">
        <w:t xml:space="preserve">in the interest rate (IR) swaps market, a major derivatives market used for hedging or speculating on interest rate risk. </w:t>
      </w:r>
      <w:r w:rsidR="000A41CF" w:rsidRPr="000A41CF">
        <w:t xml:space="preserve">Despite extensive theoretical literature on central clearing, empirical studies are limited. Earlier research focused on the credit default swaps </w:t>
      </w:r>
      <w:r w:rsidR="004776E9">
        <w:t xml:space="preserve">(CDS) </w:t>
      </w:r>
      <w:r w:rsidR="000A41CF" w:rsidRPr="000A41CF">
        <w:t>market using event studies</w:t>
      </w:r>
      <w:r w:rsidR="00827924">
        <w:t>.</w:t>
      </w:r>
      <w:r w:rsidR="000A41CF" w:rsidRPr="000A41CF">
        <w:t xml:space="preserve"> </w:t>
      </w:r>
      <w:r w:rsidR="00827924">
        <w:t xml:space="preserve">Event studies </w:t>
      </w:r>
      <w:r w:rsidR="000A41CF" w:rsidRPr="000A41CF">
        <w:t xml:space="preserve">cannot isolate causal impacts due to potential confounding factors. This study addresses </w:t>
      </w:r>
      <w:r w:rsidR="00827924">
        <w:t xml:space="preserve">the </w:t>
      </w:r>
      <w:r w:rsidR="000A41CF" w:rsidRPr="000A41CF">
        <w:t xml:space="preserve">gap </w:t>
      </w:r>
      <w:r w:rsidR="00827924">
        <w:t xml:space="preserve">in the literature </w:t>
      </w:r>
      <w:r w:rsidR="000A41CF" w:rsidRPr="000A41CF">
        <w:t xml:space="preserve">by </w:t>
      </w:r>
      <w:r w:rsidR="00E56F5E">
        <w:t xml:space="preserve">(1) </w:t>
      </w:r>
      <w:r w:rsidR="000A41CF" w:rsidRPr="000A41CF">
        <w:t xml:space="preserve">examining the IR swaps market, which is larger and more widely used than the </w:t>
      </w:r>
      <w:r w:rsidR="004776E9">
        <w:t>CDS</w:t>
      </w:r>
      <w:r w:rsidR="000A41CF" w:rsidRPr="000A41CF">
        <w:t xml:space="preserve"> market</w:t>
      </w:r>
      <w:r w:rsidR="00E56F5E">
        <w:t xml:space="preserve"> and (2) using a difference-in-differences approach to identify causal effects of the clearing mandate</w:t>
      </w:r>
      <w:r w:rsidR="000A41CF" w:rsidRPr="000A41CF">
        <w:t xml:space="preserve">. Leveraging the fact that initial central clearing rules targeted IR swaps in the four largest currencies </w:t>
      </w:r>
      <w:r w:rsidR="00E56F5E">
        <w:t xml:space="preserve">traded in the US, </w:t>
      </w:r>
      <w:r w:rsidR="00430C3C">
        <w:t xml:space="preserve">but </w:t>
      </w:r>
      <w:r w:rsidR="000A41CF" w:rsidRPr="000A41CF">
        <w:t xml:space="preserve">did not apply to other currencies or regions, this research </w:t>
      </w:r>
      <w:r w:rsidR="00AC06CC">
        <w:t xml:space="preserve">plausibly </w:t>
      </w:r>
      <w:r w:rsidR="000A41CF" w:rsidRPr="000A41CF">
        <w:t xml:space="preserve">identifies the causal impact of the regulation on pricing, </w:t>
      </w:r>
      <w:r w:rsidR="00C63998">
        <w:t>liquidity,</w:t>
      </w:r>
      <w:r w:rsidR="00A81AE5">
        <w:t xml:space="preserve"> and </w:t>
      </w:r>
      <w:r w:rsidR="000A41CF" w:rsidRPr="000A41CF">
        <w:t>price volatility in the IR swaps market.</w:t>
      </w:r>
    </w:p>
    <w:p w14:paraId="76BA511D" w14:textId="6E78FB67"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43191">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43191">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43191">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43191">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43191">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43191">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t>Background</w:t>
      </w:r>
      <w:bookmarkEnd w:id="0"/>
    </w:p>
    <w:p w14:paraId="48EFF618" w14:textId="10335675" w:rsidR="0012752B" w:rsidRDefault="00981EFF" w:rsidP="009561B4">
      <w:pPr>
        <w:pStyle w:val="Heading2"/>
      </w:pPr>
      <w:r>
        <w:t>Interest Rate Swaps</w:t>
      </w:r>
    </w:p>
    <w:p w14:paraId="351EFEAC" w14:textId="793E8C92"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 xml:space="preserve">In this type </w:t>
      </w:r>
      <w:r w:rsidR="00446E24">
        <w:lastRenderedPageBreak/>
        <w:t>of swap,</w:t>
      </w:r>
      <w:r w:rsidR="005A0C96" w:rsidRPr="005A0C96">
        <w:t xml:space="preserve"> one party exchanges fixed-rate coupon payments for floating-rate payments on a notional principal</w:t>
      </w:r>
      <w:r w:rsidR="00430C3C">
        <w:t xml:space="preserve"> (the notional principal is never exchanged)</w:t>
      </w:r>
      <w:r w:rsidR="005A0C96" w:rsidRPr="005A0C96">
        <w:t xml:space="preserve">.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w:t>
      </w:r>
      <w:r w:rsidR="00430C3C">
        <w:t xml:space="preserve">their </w:t>
      </w:r>
      <w:r w:rsidR="00575523">
        <w:t xml:space="preserve">assets with </w:t>
      </w:r>
      <w:r w:rsidR="00430C3C">
        <w:t xml:space="preserve">their </w:t>
      </w:r>
      <w:r w:rsidR="00575523">
        <w:t>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799763A7" w14:textId="3E817AC4" w:rsidR="008652DB" w:rsidRDefault="00161437" w:rsidP="003564C5">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CA0708">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00CB32C9">
        <w:t xml:space="preserve"> (the IR swaps market had increased to $715 trillion by June 2023 according to an updated version of the same report)</w:t>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3564C5">
        <w:t xml:space="preserve"> </w:t>
      </w:r>
      <w:r w:rsidR="008F79E0">
        <w:t>During the period of study, the standard</w:t>
      </w:r>
      <w:r w:rsidR="003564C5">
        <w:t xml:space="preserve"> </w:t>
      </w:r>
      <w:r w:rsidR="00B40742">
        <w:t>US Dollar (</w:t>
      </w:r>
      <w:r w:rsidR="00EC78C0">
        <w:t>USD</w:t>
      </w:r>
      <w:r w:rsidR="00B40742">
        <w:t>)</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43191">
        <w:t>3</w:t>
      </w:r>
      <w:r w:rsidR="00FB01B7">
        <w:fldChar w:fldCharType="end"/>
      </w:r>
      <w:r w:rsidR="00981DE6">
        <w:t xml:space="preserve"> for </w:t>
      </w:r>
      <w:r w:rsidR="003564C5">
        <w:t>further explanation</w:t>
      </w:r>
      <w:r w:rsidR="00FB01B7">
        <w:t>)</w:t>
      </w:r>
      <w:r w:rsidR="008F79E0">
        <w:t xml:space="preserve">. </w:t>
      </w:r>
      <w:r w:rsidR="003564C5">
        <w:t xml:space="preserve">The standard </w:t>
      </w:r>
      <w:r w:rsidR="00B40742">
        <w:t>Canadian Dollar (</w:t>
      </w:r>
      <w:r w:rsidR="003564C5">
        <w:t>CAD</w:t>
      </w:r>
      <w:r w:rsidR="00B40742">
        <w:t>)</w:t>
      </w:r>
      <w:r w:rsidR="003564C5">
        <w:t xml:space="preserve">-denominated contract used 3-month CDOR as the reference floating rate. There are many other </w:t>
      </w:r>
      <w:r w:rsidR="00CE3FDE">
        <w:t>contract details such as day-count conventions</w:t>
      </w:r>
      <w:r w:rsidR="003564C5">
        <w:t xml:space="preserve">, </w:t>
      </w:r>
      <w:r w:rsidR="00CE3FDE">
        <w:t xml:space="preserve">settlement </w:t>
      </w:r>
      <w:r w:rsidR="003564C5">
        <w:t xml:space="preserve">and termination </w:t>
      </w:r>
      <w:r w:rsidR="00CE3FDE">
        <w:t>rules</w:t>
      </w:r>
      <w:r w:rsidR="003564C5">
        <w:t xml:space="preserve"> that need to be specified, and these are listed in more detail in Appendix A</w:t>
      </w:r>
      <w:r w:rsidR="00CE3FDE">
        <w:t xml:space="preserve">. </w:t>
      </w:r>
      <w:r w:rsidR="00440E83">
        <w:t xml:space="preserve">Both Canadian and US dollar denominated </w:t>
      </w:r>
      <w:r w:rsidR="003564C5">
        <w:t xml:space="preserve">standard </w:t>
      </w:r>
      <w:r w:rsidR="00440E83">
        <w:t>contracts used the ISDA master</w:t>
      </w:r>
      <w:r w:rsidR="00B9115F">
        <w:t xml:space="preserve"> </w:t>
      </w:r>
      <w:r w:rsidR="00440E83">
        <w:t xml:space="preserve">agreement, which specifies settlement, </w:t>
      </w:r>
      <w:r w:rsidR="00CE3FDE">
        <w:lastRenderedPageBreak/>
        <w:t>termination,</w:t>
      </w:r>
      <w:r w:rsidR="00440E83">
        <w:t xml:space="preserve"> and other contract specifications. </w:t>
      </w:r>
      <w:r w:rsidR="003564C5">
        <w:t xml:space="preserve">Contract specifications can be customized to meet the requirements of the counterparties, but such non-standard contracts are likely to be less liquid than the standard contracts. </w:t>
      </w:r>
      <w:r w:rsidR="00EC78C0">
        <w:t>Standard c</w:t>
      </w:r>
      <w:r w:rsidR="00AA1B8E">
        <w:t xml:space="preserve">ontracts denominated in other currencies </w:t>
      </w:r>
      <w:r w:rsidR="00440E83">
        <w:t xml:space="preserve">(e.g. </w:t>
      </w:r>
      <w:r w:rsidR="00345031">
        <w:t>Euro [</w:t>
      </w:r>
      <w:r w:rsidR="00440E83">
        <w:t>EUR</w:t>
      </w:r>
      <w:r w:rsidR="00345031">
        <w:t>]</w:t>
      </w:r>
      <w:r w:rsidR="00440E83">
        <w:t xml:space="preserve">, </w:t>
      </w:r>
      <w:r w:rsidR="00345031">
        <w:t>British Pound [</w:t>
      </w:r>
      <w:r w:rsidR="00440E83">
        <w:t>GBP</w:t>
      </w:r>
      <w:r w:rsidR="00345031">
        <w:t>]</w:t>
      </w:r>
      <w:r w:rsidR="00440E83">
        <w:t xml:space="preserve">, and </w:t>
      </w:r>
      <w:r w:rsidR="00345031">
        <w:t>Japanese Yen [</w:t>
      </w:r>
      <w:r w:rsidR="00440E83">
        <w:t>JPY</w:t>
      </w:r>
      <w:r w:rsidR="00345031">
        <w:t>]</w:t>
      </w:r>
      <w:r w:rsidR="00440E83">
        <w:t xml:space="preserve">) </w:t>
      </w:r>
      <w:r w:rsidR="00AA1B8E">
        <w:t>ha</w:t>
      </w:r>
      <w:r w:rsidR="00EC78C0">
        <w:t>ve</w:t>
      </w:r>
      <w:r w:rsidR="00AA1B8E">
        <w:t xml:space="preserve"> their own conventions as well.</w:t>
      </w:r>
    </w:p>
    <w:p w14:paraId="16126F61" w14:textId="7C1E4028"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AA1B8E">
        <w:t>.</w:t>
      </w:r>
    </w:p>
    <w:p w14:paraId="4CDB6FA5" w14:textId="1A2BA8EC" w:rsidR="00DC42EB" w:rsidRDefault="00DC42EB" w:rsidP="00AB12F9">
      <w:pPr>
        <w:pStyle w:val="Heading2"/>
      </w:pPr>
      <w:r>
        <w:t>Central Clearing</w:t>
      </w:r>
    </w:p>
    <w:p w14:paraId="0B92C52A" w14:textId="3C360925"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t xml:space="preserve">For this purpose, </w:t>
      </w:r>
      <w:r w:rsidR="00A52DB0">
        <w:t>CCPs</w:t>
      </w:r>
      <w:r w:rsidR="00C64F72">
        <w:t xml:space="preserve">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When counterparties clear</w:t>
      </w:r>
      <w:r w:rsidR="00CA0708">
        <w:rPr>
          <w:rStyle w:val="FootnoteReference"/>
        </w:rPr>
        <w:footnoteReference w:id="3"/>
      </w:r>
      <w:r w:rsidR="00C90716">
        <w:t xml:space="preserve">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CA0708">
        <w:t xml:space="preserve">Non-clearing counterparties. </w:t>
      </w:r>
      <w:r w:rsidR="002F6C5B">
        <w:t xml:space="preserve">In case the risk position of the counterparty changes, it can be required to </w:t>
      </w:r>
      <w:r w:rsidR="002F6C5B">
        <w:lastRenderedPageBreak/>
        <w:t xml:space="preserve">put up additional collateral (variation margin). </w:t>
      </w:r>
      <w:r w:rsidR="00C90716">
        <w:t xml:space="preserve">The CCP also has </w:t>
      </w:r>
      <w:r w:rsidR="00B40742">
        <w:t xml:space="preserve">default fund contributions of other members, </w:t>
      </w:r>
      <w:r w:rsidR="005744E9">
        <w:t xml:space="preserve">its own </w:t>
      </w:r>
      <w:r w:rsidR="00C90716">
        <w:t>equity (CCP capital)</w:t>
      </w:r>
      <w:r w:rsidR="00B40742">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r w:rsidR="00CA0708">
        <w:t>makes</w:t>
      </w:r>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 xml:space="preserve">mutualizes counterparty risk among the members of the </w:t>
      </w:r>
      <w:r w:rsidR="00B40742">
        <w:t>CCP</w:t>
      </w:r>
      <w:r w:rsidR="00B837CA" w:rsidRPr="00377D40">
        <w:t>.</w:t>
      </w:r>
    </w:p>
    <w:p w14:paraId="58435568" w14:textId="6838E977" w:rsidR="00AA1B8E" w:rsidRDefault="002F6C5B" w:rsidP="00B15828">
      <w:r>
        <w:t>I</w:t>
      </w:r>
      <w:r w:rsidR="00C64F72">
        <w:t>n addition</w:t>
      </w:r>
      <w:r w:rsidR="00D8044D">
        <w:t xml:space="preserve"> to these financial resources</w:t>
      </w:r>
      <w:r w:rsidR="00C64F72">
        <w:t xml:space="preserve">, </w:t>
      </w:r>
      <w:r w:rsidR="00A52DB0">
        <w:t>CCPs</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w:t>
      </w:r>
      <w:r w:rsidR="00A52DB0">
        <w:t>CCP</w:t>
      </w:r>
      <w:r w:rsidR="00B837CA">
        <w:t xml:space="preserv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r w:rsidR="005B3289">
        <w:t>entering</w:t>
      </w:r>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24748BEB" w:rsidR="00E639B5" w:rsidRDefault="00B15828" w:rsidP="00B15828">
      <w:r>
        <w:t xml:space="preserve">Clearing can reduce demand for collateral through a practice called netting. </w:t>
      </w:r>
      <w:r w:rsidR="002F4ED0">
        <w:t>There are two types of netting practices common in the industry</w:t>
      </w:r>
      <w:r w:rsidR="00882716">
        <w:t>: cross-product netting and multi</w:t>
      </w:r>
      <w:r w:rsidR="00A52DB0">
        <w:t>lateral</w:t>
      </w:r>
      <w:r w:rsidR="00882716">
        <w:t xml:space="preserve"> netting</w:t>
      </w:r>
      <w:r w:rsidR="002F4ED0">
        <w:t xml:space="preserve">. </w:t>
      </w:r>
      <w:r w:rsidR="00F27E22">
        <w:t xml:space="preserve">For a </w:t>
      </w:r>
      <w:r w:rsidR="00A52DB0">
        <w:t>CCP</w:t>
      </w:r>
      <w:r w:rsidR="00F27E22">
        <w:t xml:space="preserv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r>
        <w:t>made:</w:t>
      </w:r>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65F9F58C" w:rsidR="00BF72AE" w:rsidRDefault="00BF72AE" w:rsidP="00BF72AE">
      <w:pPr>
        <w:pStyle w:val="Caption"/>
      </w:pPr>
      <w:bookmarkStart w:id="1" w:name="_Ref162817922"/>
      <w:r>
        <w:lastRenderedPageBreak/>
        <w:t xml:space="preserve">Figure </w:t>
      </w:r>
      <w:r w:rsidR="005D0AA8">
        <w:fldChar w:fldCharType="begin"/>
      </w:r>
      <w:r w:rsidR="005D0AA8">
        <w:instrText xml:space="preserve"> SEQ Figure \* ARABIC </w:instrText>
      </w:r>
      <w:r w:rsidR="005D0AA8">
        <w:fldChar w:fldCharType="separate"/>
      </w:r>
      <w:r w:rsidR="00943191">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53055CFC"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rsidR="0014676D">
        <w:t>antitrust regulations and “</w:t>
      </w:r>
      <w:r w:rsidR="00B92576" w:rsidRPr="00B92576">
        <w:t>local clearinghouse</w:t>
      </w:r>
      <w:r w:rsidR="0014676D">
        <w:t>”</w:t>
      </w:r>
      <w:r w:rsidR="00B92576" w:rsidRPr="00B92576">
        <w:t xml:space="preserv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 xml:space="preserve">in each </w:t>
      </w:r>
      <w:r w:rsidR="0014676D">
        <w:t>jurisdiction</w:t>
      </w:r>
      <w:r w:rsidR="00DB74D5">
        <w:t>)</w:t>
      </w:r>
      <w:r w:rsidR="00B92576" w:rsidRPr="00B92576">
        <w:t>. While clearinghouses can reduce default risk and collateral demand, they also require resources for risk management activities, which may increase trading costs.</w:t>
      </w:r>
    </w:p>
    <w:p w14:paraId="4CE2130C" w14:textId="77777777" w:rsidR="00BF6365" w:rsidRDefault="00BF6365" w:rsidP="00924BA1">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23216BA5" w:rsidR="00BF6365" w:rsidRDefault="0086750E" w:rsidP="00031822">
      <w:r w:rsidRPr="0086750E">
        <w:t xml:space="preserve">Following the financial crisis, Congress passed the DFA to enhance the US financial system's reliability. Sinc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69135FB"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 xml:space="preserve">arkets </w:t>
      </w:r>
      <w:r w:rsidRPr="00715923">
        <w:lastRenderedPageBreak/>
        <w:t>(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43191">
        <w:t xml:space="preserve">Table </w:t>
      </w:r>
      <w:r w:rsidR="00943191">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2539AF3E" w:rsidR="00C61057" w:rsidRDefault="00C61057">
      <w:pPr>
        <w:spacing w:line="240" w:lineRule="auto"/>
        <w:ind w:firstLine="0"/>
        <w:jc w:val="left"/>
      </w:pPr>
    </w:p>
    <w:p w14:paraId="3EC1AD7D" w14:textId="77777777" w:rsidR="00C61057" w:rsidRDefault="00C61057" w:rsidP="00C519BF"/>
    <w:p w14:paraId="49705BEC" w14:textId="0B82F03C"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943191">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1AD74955" w:rsidR="00C61057" w:rsidRDefault="00C61057">
      <w:pPr>
        <w:spacing w:line="240" w:lineRule="auto"/>
        <w:ind w:firstLine="0"/>
        <w:jc w:val="left"/>
      </w:pPr>
    </w:p>
    <w:p w14:paraId="13D9D68C" w14:textId="7806B61D" w:rsidR="000816B7" w:rsidRPr="00EA1749" w:rsidRDefault="000816B7" w:rsidP="00031822">
      <w:pPr>
        <w:pStyle w:val="Heading3"/>
      </w:pPr>
      <w:r w:rsidRPr="00EA1749">
        <w:t>International Context</w:t>
      </w:r>
    </w:p>
    <w:p w14:paraId="7503937D" w14:textId="523D11D9"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43191">
        <w:t xml:space="preserve">Table </w:t>
      </w:r>
      <w:r w:rsidR="00943191">
        <w:rPr>
          <w:noProof/>
        </w:rPr>
        <w:t>2</w:t>
      </w:r>
      <w:r w:rsidR="00CF1F18">
        <w:fldChar w:fldCharType="end"/>
      </w:r>
      <w:r w:rsidR="00821AC5" w:rsidRPr="00821AC5">
        <w:t xml:space="preserve"> summarizes the international context:</w:t>
      </w:r>
    </w:p>
    <w:p w14:paraId="24F5281D" w14:textId="10710257" w:rsidR="00C61057" w:rsidRDefault="00C61057">
      <w:pPr>
        <w:spacing w:line="240" w:lineRule="auto"/>
        <w:ind w:firstLine="0"/>
        <w:jc w:val="left"/>
      </w:pPr>
    </w:p>
    <w:p w14:paraId="532D8735" w14:textId="77777777" w:rsidR="00C61057" w:rsidRDefault="00C61057" w:rsidP="00C519BF"/>
    <w:p w14:paraId="2C2EEC2E" w14:textId="2C1A0A86"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943191">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334C3782" w:rsidR="00C61057" w:rsidRDefault="00C61057" w:rsidP="00C61057">
      <w:pPr>
        <w:spacing w:line="240" w:lineRule="auto"/>
        <w:ind w:firstLine="0"/>
        <w:jc w:val="left"/>
      </w:pPr>
    </w:p>
    <w:p w14:paraId="27A217B4" w14:textId="77777777" w:rsidR="00C74168" w:rsidRDefault="00C74168" w:rsidP="00C74168">
      <w:pPr>
        <w:pStyle w:val="Heading2"/>
      </w:pPr>
      <w:r>
        <w:t>Review of Literature</w:t>
      </w:r>
    </w:p>
    <w:p w14:paraId="44FBC0E8" w14:textId="77777777" w:rsidR="00571695" w:rsidRDefault="00571695" w:rsidP="00571695">
      <w:pPr>
        <w:pStyle w:val="Heading3"/>
      </w:pPr>
      <w:r>
        <w:t>Interest rate swaps</w:t>
      </w:r>
    </w:p>
    <w:p w14:paraId="09246CCF" w14:textId="7FC05BF5" w:rsidR="00571695" w:rsidRDefault="00571695" w:rsidP="00571695">
      <w:r>
        <w:t xml:space="preserve">Formal swap agreements were first seen in financial markets in 1981/1982. Bicksler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w:t>
      </w:r>
      <w:r>
        <w:lastRenderedPageBreak/>
        <w:t>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7B65B1F2" w14:textId="332F64B4" w:rsidR="00571695" w:rsidRDefault="00571695" w:rsidP="00924BA1">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w:t>
      </w:r>
      <w:proofErr w:type="spellStart"/>
      <w:r>
        <w:t>Eurostrips</w:t>
      </w:r>
      <w:proofErr w:type="spellEnd"/>
      <w:r>
        <w:t>)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07688355" w14:textId="77777777" w:rsidR="00571695" w:rsidRDefault="00571695" w:rsidP="00571695">
      <w:pPr>
        <w:pStyle w:val="Heading3"/>
      </w:pPr>
      <w:r>
        <w:t>Liquidity</w:t>
      </w:r>
    </w:p>
    <w:p w14:paraId="4F831571" w14:textId="170C0BC8"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943191">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w:t>
      </w:r>
      <w:r>
        <w:lastRenderedPageBreak/>
        <w:t>effect of dealer credit rating on bid-ask spreads using data from Mer</w:t>
      </w:r>
      <w:r w:rsidR="00C2300D">
        <w:t>r</w:t>
      </w:r>
      <w:r>
        <w:t>il</w:t>
      </w:r>
      <w:r w:rsidR="00C2300D">
        <w:t>l</w:t>
      </w:r>
      <w:r>
        <w:t xml:space="preserve"> Lynch and AIG Financial Products. They find that </w:t>
      </w:r>
      <w:r w:rsidR="00345031">
        <w:t xml:space="preserve">dealers with </w:t>
      </w:r>
      <w:r>
        <w:t>AAA</w:t>
      </w:r>
      <w:r w:rsidR="00345031">
        <w:t xml:space="preserve"> credit ratings </w:t>
      </w:r>
      <w:r>
        <w:t xml:space="preserve">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5AB96B8F"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r w:rsidR="00AD3117">
        <w:t>affects</w:t>
      </w:r>
      <w:r>
        <w:t xml:space="preserve"> IR</w:t>
      </w:r>
      <w:r w:rsidR="00AD3117">
        <w:t xml:space="preserve"> swap</w:t>
      </w:r>
      <w:r>
        <w:t xml:space="preserve"> price volatility. In addition, for GBP based contracts, the money supply is negatively associated with </w:t>
      </w:r>
      <w:r w:rsidR="00BF22F0">
        <w:t>I</w:t>
      </w:r>
      <w:r>
        <w:t>R</w:t>
      </w:r>
      <w:r w:rsidR="00AD3117">
        <w:t xml:space="preserve"> swap</w:t>
      </w:r>
      <w:r>
        <w:t xml:space="preserve"> volatility. For USD based contracts, the volatility of industrial production and the slope of the yield curve also </w:t>
      </w:r>
      <w:r w:rsidR="00BF22F0">
        <w:t>affects</w:t>
      </w:r>
      <w:r>
        <w:t xml:space="preserve"> IR</w:t>
      </w:r>
      <w:r w:rsidR="00AD3117">
        <w:t xml:space="preserve"> swap</w:t>
      </w:r>
      <w:r>
        <w:t xml:space="preserve">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w:t>
      </w:r>
      <w:r>
        <w:lastRenderedPageBreak/>
        <w:t xml:space="preserve">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Capponi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2517A196" w:rsidR="00571695" w:rsidRDefault="00571695" w:rsidP="00571695">
      <w:r>
        <w:t xml:space="preserve">Besides the network avenue, contagion can also occur through feedback loops and multiple equilibria. The classic Diamond and Dybvig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w:t>
      </w:r>
      <w:r w:rsidR="00DF2CFF">
        <w:t>’</w:t>
      </w:r>
      <w:r>
        <w:t xml:space="preserve"> beliefs about the creditworthiness of their counterparties can lead them to pull back their lending, leading to the very adverse credit condition and defaults that they were anticipating. This chain of defaults can </w:t>
      </w:r>
      <w:r>
        <w:lastRenderedPageBreak/>
        <w:t>cast doubts about the solvency of other banks, eventually leading to a systemwide freeze where banks stop lending to each other. This type of models are explored by Bebchuk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Brunnermeier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Rajan</w:t>
      </w:r>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34DC10AF"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Per Pirrong, CCPs should clear liquid, standardized products, as illiquid products can pose substantial risks to the CCP. </w:t>
      </w:r>
      <w:r w:rsidR="00DF2CFF">
        <w:t>CCP’s</w:t>
      </w:r>
      <w:r>
        <w:t xml:space="preserve">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r>
        <w:t xml:space="preserve">Duffi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3C0665" w14:textId="77777777" w:rsidR="00DF2CFF" w:rsidRPr="000816B7" w:rsidRDefault="00DF2CFF" w:rsidP="00571695"/>
    <w:p w14:paraId="5850AA5C" w14:textId="634DC182" w:rsidR="00B13BAB" w:rsidRDefault="00B13BAB" w:rsidP="009C0453">
      <w:pPr>
        <w:pStyle w:val="Heading1"/>
        <w:numPr>
          <w:ilvl w:val="0"/>
          <w:numId w:val="33"/>
        </w:numPr>
      </w:pPr>
      <w:bookmarkStart w:id="4" w:name="_Ref157719057"/>
      <w:r w:rsidRPr="0027378C">
        <w:lastRenderedPageBreak/>
        <w:t>Theory</w:t>
      </w:r>
      <w:bookmarkEnd w:id="4"/>
    </w:p>
    <w:p w14:paraId="64314E6A" w14:textId="77777777" w:rsidR="0034098A" w:rsidRDefault="0027378C" w:rsidP="00AB12F9">
      <w:pPr>
        <w:pStyle w:val="Heading2"/>
      </w:pPr>
      <w:r>
        <w:t>Pricing of Interest Rate Swaps</w:t>
      </w:r>
    </w:p>
    <w:p w14:paraId="7E205851" w14:textId="4B6DC15E" w:rsidR="0027378C" w:rsidRDefault="00594130" w:rsidP="0034098A">
      <w:pPr>
        <w:pStyle w:val="Heading3"/>
      </w:pPr>
      <w:bookmarkStart w:id="5" w:name="_Ref154527935"/>
      <w:r>
        <w:t>Pricing 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E28A911" w14:textId="77777777" w:rsidTr="008652DB">
        <w:tc>
          <w:tcPr>
            <w:tcW w:w="350" w:type="pct"/>
          </w:tcPr>
          <w:p w14:paraId="7279C232" w14:textId="77777777" w:rsidR="008652DB" w:rsidRDefault="008652DB" w:rsidP="008D1C73">
            <w:pPr>
              <w:ind w:firstLine="0"/>
            </w:pPr>
          </w:p>
        </w:tc>
        <w:tc>
          <w:tcPr>
            <w:tcW w:w="4300" w:type="pct"/>
          </w:tcPr>
          <w:p w14:paraId="441BF140" w14:textId="51C611F8"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F02EC1A" w14:textId="4B161D6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w:t>
            </w:r>
            <w:r>
              <w:fldChar w:fldCharType="end"/>
            </w:r>
            <w:r>
              <w:t>)</w:t>
            </w:r>
          </w:p>
        </w:tc>
      </w:tr>
    </w:tbl>
    <w:p w14:paraId="3F73DA0C" w14:textId="28F8F91E" w:rsidR="0027378C" w:rsidRPr="00FD7A2B" w:rsidRDefault="0027378C" w:rsidP="00031822">
      <w:pPr>
        <w:rPr>
          <w:rFonts w:eastAsiaTheme="minorEastAsia"/>
        </w:rPr>
      </w:pPr>
    </w:p>
    <w:p w14:paraId="5A80DB45" w14:textId="5FF12C93" w:rsidR="0027378C" w:rsidRDefault="00847A0D" w:rsidP="00847A0D">
      <w:pPr>
        <w:ind w:firstLine="0"/>
      </w:pPr>
      <w:r>
        <w:t>w</w:t>
      </w:r>
      <w:r w:rsidR="0027378C">
        <w:t xml:space="preserve">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27378C">
        <w:t xml:space="preserve"> is the risk-free rate for period </w:t>
      </w:r>
      <m:oMath>
        <m:r>
          <w:rPr>
            <w:rFonts w:ascii="Cambria Math" w:hAnsi="Cambria Math"/>
          </w:rPr>
          <m:t>i</m:t>
        </m:r>
      </m:oMath>
      <w:r w:rsidR="0027378C">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7378C">
        <w:t xml:space="preserve"> is the time at which CF will be received and </w:t>
      </w:r>
      <m:oMath>
        <m:r>
          <w:rPr>
            <w:rFonts w:ascii="Cambria Math" w:hAnsi="Cambria Math"/>
          </w:rPr>
          <m:t>T</m:t>
        </m:r>
      </m:oMath>
      <w:r w:rsidR="0027378C">
        <w:t xml:space="preserve"> is the tenor (total length of the swap contract)</w:t>
      </w:r>
    </w:p>
    <w:p w14:paraId="1C68C8E6" w14:textId="77777777" w:rsidR="0027378C" w:rsidRDefault="0027378C" w:rsidP="00031822">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3284E5CC" w14:textId="77777777" w:rsidTr="008652DB">
        <w:tc>
          <w:tcPr>
            <w:tcW w:w="350" w:type="pct"/>
          </w:tcPr>
          <w:p w14:paraId="2B429553" w14:textId="77777777" w:rsidR="008652DB" w:rsidRDefault="008652DB" w:rsidP="008D1C73">
            <w:pPr>
              <w:ind w:firstLine="0"/>
            </w:pPr>
          </w:p>
        </w:tc>
        <w:tc>
          <w:tcPr>
            <w:tcW w:w="4300" w:type="pct"/>
          </w:tcPr>
          <w:p w14:paraId="34675F01" w14:textId="13321847"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CB478A2" w14:textId="6BE3E0B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2</w:t>
            </w:r>
            <w:r>
              <w:fldChar w:fldCharType="end"/>
            </w:r>
            <w:r>
              <w:t>)</w:t>
            </w:r>
          </w:p>
        </w:tc>
      </w:tr>
    </w:tbl>
    <w:p w14:paraId="7AEFE96E" w14:textId="31A3D56B" w:rsidR="0027378C" w:rsidRPr="00FD7A2B" w:rsidRDefault="0027378C" w:rsidP="00031822">
      <w:pPr>
        <w:rPr>
          <w:rFonts w:eastAsiaTheme="minorEastAsia"/>
        </w:rPr>
      </w:pPr>
    </w:p>
    <w:p w14:paraId="60DB24E8" w14:textId="18B3E490" w:rsidR="0027378C" w:rsidRDefault="00847A0D" w:rsidP="00847A0D">
      <w:pPr>
        <w:ind w:firstLine="0"/>
      </w:pPr>
      <w:r>
        <w:t>w</w:t>
      </w:r>
      <w:r w:rsidR="0027378C">
        <w:t xml:space="preserve">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rsidR="0027378C">
        <w:t xml:space="preserve"> is the floating leg payment at period </w:t>
      </w:r>
      <m:oMath>
        <m:r>
          <w:rPr>
            <w:rFonts w:ascii="Cambria Math" w:hAnsi="Cambria Math"/>
          </w:rPr>
          <m:t>i</m:t>
        </m:r>
      </m:oMath>
      <w:r w:rsidR="0027378C">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0F700AC" w14:textId="77777777" w:rsidTr="008652DB">
        <w:tc>
          <w:tcPr>
            <w:tcW w:w="350" w:type="pct"/>
          </w:tcPr>
          <w:p w14:paraId="5A704F79" w14:textId="77777777" w:rsidR="008652DB" w:rsidRDefault="008652DB" w:rsidP="008D1C73">
            <w:pPr>
              <w:ind w:firstLine="0"/>
            </w:pPr>
          </w:p>
        </w:tc>
        <w:tc>
          <w:tcPr>
            <w:tcW w:w="4300" w:type="pct"/>
          </w:tcPr>
          <w:p w14:paraId="21A5A834" w14:textId="57A6BD66" w:rsidR="008652DB" w:rsidRPr="008652DB" w:rsidRDefault="008652DB" w:rsidP="008D1C73">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6B32A529" w14:textId="57EB13FE" w:rsidR="008652DB" w:rsidRDefault="008652DB" w:rsidP="008652DB">
            <w:pPr>
              <w:pStyle w:val="Caption"/>
              <w:keepNext/>
              <w:jc w:val="right"/>
            </w:pPr>
            <w:bookmarkStart w:id="6" w:name="_Ref167361621"/>
            <w:r>
              <w:t>(</w:t>
            </w:r>
            <w:r>
              <w:fldChar w:fldCharType="begin"/>
            </w:r>
            <w:r>
              <w:instrText xml:space="preserve"> SEQ Equation \* ARABIC </w:instrText>
            </w:r>
            <w:r>
              <w:fldChar w:fldCharType="separate"/>
            </w:r>
            <w:r w:rsidR="00943191">
              <w:rPr>
                <w:noProof/>
              </w:rPr>
              <w:t>3</w:t>
            </w:r>
            <w:r>
              <w:fldChar w:fldCharType="end"/>
            </w:r>
            <w:r>
              <w:t>)</w:t>
            </w:r>
            <w:bookmarkEnd w:id="6"/>
          </w:p>
        </w:tc>
      </w:tr>
    </w:tbl>
    <w:p w14:paraId="43772741" w14:textId="528F31A4" w:rsidR="0027378C" w:rsidRPr="00B42996" w:rsidRDefault="0027378C" w:rsidP="00031822">
      <w:pPr>
        <w:rPr>
          <w:rFonts w:eastAsiaTheme="minorEastAsia"/>
        </w:rPr>
      </w:pPr>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6F5BAF88"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w:t>
      </w:r>
      <w:r w:rsidR="00DF2CFF">
        <w:t>(</w:t>
      </w:r>
      <m:oMath>
        <m:r>
          <w:rPr>
            <w:rFonts w:ascii="Cambria Math" w:hAnsi="Cambria Math"/>
          </w:rPr>
          <m:t>PV</m:t>
        </m:r>
      </m:oMath>
      <w:r w:rsidR="00DF2CFF">
        <w:t xml:space="preserve">) </w:t>
      </w:r>
      <w:r>
        <w:t xml:space="preserve">is zero. This is achieved by determining the present value of the floating </w:t>
      </w:r>
      <w:r>
        <w:lastRenderedPageBreak/>
        <w:t xml:space="preserve">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rsidR="00DF2CFF">
        <w:t xml:space="preserve">in </w:t>
      </w:r>
      <w:r w:rsidR="00DF2CFF">
        <w:fldChar w:fldCharType="begin"/>
      </w:r>
      <w:r w:rsidR="00DF2CFF">
        <w:instrText xml:space="preserve"> REF _Ref167361621 \h </w:instrText>
      </w:r>
      <w:r w:rsidR="00DF2CFF">
        <w:fldChar w:fldCharType="separate"/>
      </w:r>
      <w:r w:rsidR="00DF2CFF">
        <w:t>(</w:t>
      </w:r>
      <w:r w:rsidR="00DF2CFF">
        <w:rPr>
          <w:noProof/>
        </w:rPr>
        <w:t>3</w:t>
      </w:r>
      <w:r w:rsidR="00DF2CFF">
        <w:t>)</w:t>
      </w:r>
      <w:r w:rsidR="00DF2CFF">
        <w:fldChar w:fldCharType="end"/>
      </w:r>
      <w:r w:rsidR="00DF2CFF">
        <w:t xml:space="preserve"> </w:t>
      </w:r>
      <w:r>
        <w:t xml:space="preserve">such that the present values of both legs </w:t>
      </w:r>
      <w:r w:rsidR="0010299E">
        <w:t>equal</w:t>
      </w:r>
      <w:r>
        <w:t>.</w:t>
      </w:r>
    </w:p>
    <w:p w14:paraId="31712FFA" w14:textId="3FDDC1D2" w:rsidR="0027378C" w:rsidRDefault="00594130" w:rsidP="0034098A">
      <w:pPr>
        <w:pStyle w:val="Heading3"/>
      </w:pPr>
      <w:r>
        <w:t>Pricing with c</w:t>
      </w:r>
      <w:r w:rsidR="0027378C">
        <w:t>ounterparty Risk and C</w:t>
      </w:r>
      <w:r w:rsidR="00781E75">
        <w:t xml:space="preserve">redit Valuation </w:t>
      </w:r>
      <w:r w:rsidR="0027378C">
        <w:t>A</w:t>
      </w:r>
      <w:r w:rsidR="00781E75">
        <w:t>djustment</w:t>
      </w:r>
      <w:r w:rsidR="0027378C">
        <w:t>/D</w:t>
      </w:r>
      <w:r w:rsidR="00781E75">
        <w:t xml:space="preserve">ebit </w:t>
      </w:r>
      <w:r w:rsidR="0027378C">
        <w:t>V</w:t>
      </w:r>
      <w:r w:rsidR="00781E75">
        <w:t xml:space="preserve">aluation </w:t>
      </w:r>
      <w:r w:rsidR="0027378C">
        <w:t>A</w:t>
      </w:r>
      <w:r w:rsidR="00781E75">
        <w:t>djustment</w:t>
      </w:r>
    </w:p>
    <w:p w14:paraId="58AE67F0" w14:textId="6BBA46A9"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6B3C2F">
        <w:fldChar w:fldCharType="begin"/>
      </w:r>
      <w:r w:rsidR="006B3C2F">
        <w:instrText xml:space="preserve"> REF _Ref167361825 \h </w:instrText>
      </w:r>
      <w:r w:rsidR="006B3C2F">
        <w:fldChar w:fldCharType="separate"/>
      </w:r>
      <w:r w:rsidR="006B3C2F">
        <w:t xml:space="preserve">Figure </w:t>
      </w:r>
      <w:r w:rsidR="006B3C2F">
        <w:rPr>
          <w:noProof/>
        </w:rPr>
        <w:t>2</w:t>
      </w:r>
      <w:r w:rsidR="006B3C2F">
        <w:fldChar w:fldCharType="end"/>
      </w:r>
      <w:r w:rsidR="006B3C2F">
        <w:t xml:space="preserve"> </w:t>
      </w:r>
      <w:r>
        <w:t>depicts a hypothetical network model of such a market.</w:t>
      </w:r>
    </w:p>
    <w:p w14:paraId="6D0280E6" w14:textId="33642162" w:rsidR="00C66CC2" w:rsidRDefault="00C66CC2" w:rsidP="00C66CC2">
      <w:pPr>
        <w:keepNext/>
        <w:jc w:val="center"/>
      </w:pPr>
      <w:r>
        <w:t>[Figure 2 about here]</w:t>
      </w:r>
    </w:p>
    <w:p w14:paraId="5E4A6229" w14:textId="259DE008" w:rsidR="0027378C" w:rsidRDefault="00C66CC2" w:rsidP="00C66CC2">
      <w:pPr>
        <w:pStyle w:val="Caption"/>
        <w:jc w:val="center"/>
      </w:pPr>
      <w:bookmarkStart w:id="7" w:name="_Ref167361825"/>
      <w:r>
        <w:t xml:space="preserve">Figure </w:t>
      </w:r>
      <w:r>
        <w:fldChar w:fldCharType="begin"/>
      </w:r>
      <w:r>
        <w:instrText xml:space="preserve"> SEQ Figure \* ARABIC </w:instrText>
      </w:r>
      <w:r>
        <w:fldChar w:fldCharType="separate"/>
      </w:r>
      <w:r w:rsidR="00943191">
        <w:rPr>
          <w:noProof/>
        </w:rPr>
        <w:t>2</w:t>
      </w:r>
      <w:r>
        <w:fldChar w:fldCharType="end"/>
      </w:r>
      <w:bookmarkEnd w:id="7"/>
      <w:r>
        <w:rPr>
          <w:noProof/>
        </w:rPr>
        <w:t xml:space="preserve"> </w:t>
      </w:r>
      <w:r w:rsidR="006B3C2F">
        <w:rPr>
          <w:noProof/>
        </w:rPr>
        <w:t>Dealer based m</w:t>
      </w:r>
      <w:r>
        <w:rPr>
          <w:noProof/>
        </w:rPr>
        <w:t>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07142F7F" w14:textId="77777777" w:rsidTr="008652DB">
        <w:tc>
          <w:tcPr>
            <w:tcW w:w="350" w:type="pct"/>
          </w:tcPr>
          <w:p w14:paraId="608350DF" w14:textId="77777777" w:rsidR="008652DB" w:rsidRDefault="008652DB" w:rsidP="008D1C73">
            <w:pPr>
              <w:ind w:firstLine="0"/>
            </w:pPr>
          </w:p>
        </w:tc>
        <w:tc>
          <w:tcPr>
            <w:tcW w:w="4300" w:type="pct"/>
          </w:tcPr>
          <w:p w14:paraId="28C2553A" w14:textId="39D8E7B8" w:rsidR="008652DB" w:rsidRPr="008652DB" w:rsidRDefault="008652DB" w:rsidP="008D1C73">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424C6039" w14:textId="5DC380E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4</w:t>
            </w:r>
            <w:r>
              <w:fldChar w:fldCharType="end"/>
            </w:r>
            <w:r>
              <w:t>)</w:t>
            </w:r>
          </w:p>
        </w:tc>
      </w:tr>
    </w:tbl>
    <w:p w14:paraId="19D1F1D9" w14:textId="1BCC2215" w:rsidR="0027378C" w:rsidRPr="0073452C" w:rsidRDefault="0027378C" w:rsidP="008652DB">
      <w:pPr>
        <w:ind w:firstLine="0"/>
        <w:rPr>
          <w:rFonts w:eastAsiaTheme="minorEastAsia"/>
        </w:rPr>
      </w:pPr>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r w:rsidR="005A7F47">
        <w:t xml:space="preserve">has </w:t>
      </w:r>
      <w:r w:rsidR="00876F18">
        <w:t xml:space="preserve">to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4EB20FF8" w:rsidR="0027378C" w:rsidRDefault="00594130" w:rsidP="0034098A">
      <w:pPr>
        <w:pStyle w:val="Heading3"/>
      </w:pPr>
      <w:r>
        <w:lastRenderedPageBreak/>
        <w:t xml:space="preserve">Pricing under </w:t>
      </w:r>
      <w:r w:rsidR="0027378C">
        <w:t>Central Clearing</w:t>
      </w:r>
    </w:p>
    <w:p w14:paraId="6FC9356A" w14:textId="47E2DA64"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943191">
        <w:t xml:space="preserve">Figure </w:t>
      </w:r>
      <w:r w:rsidR="00943191">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54BD2B1B" w:rsidR="0027378C" w:rsidRDefault="008640B2" w:rsidP="008640B2">
      <w:pPr>
        <w:pStyle w:val="Caption"/>
        <w:jc w:val="center"/>
      </w:pPr>
      <w:bookmarkStart w:id="8" w:name="_Ref162817904"/>
      <w:r>
        <w:t xml:space="preserve">Figure </w:t>
      </w:r>
      <w:r>
        <w:fldChar w:fldCharType="begin"/>
      </w:r>
      <w:r>
        <w:instrText xml:space="preserve"> SEQ Figure \* ARABIC </w:instrText>
      </w:r>
      <w:r>
        <w:fldChar w:fldCharType="separate"/>
      </w:r>
      <w:r w:rsidR="00943191">
        <w:rPr>
          <w:noProof/>
        </w:rPr>
        <w:t>3</w:t>
      </w:r>
      <w:r>
        <w:fldChar w:fldCharType="end"/>
      </w:r>
      <w:bookmarkEnd w:id="8"/>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F741C9D" w:rsidR="004F43A3" w:rsidRPr="00834DE5" w:rsidRDefault="00594130" w:rsidP="00031822">
      <w:pPr>
        <w:pStyle w:val="Heading3"/>
      </w:pPr>
      <w:r>
        <w:t>Liquidity w</w:t>
      </w:r>
      <w:r w:rsidR="004F43A3" w:rsidRPr="00834DE5">
        <w:t xml:space="preserve">ith </w:t>
      </w:r>
      <w:r w:rsidR="009022B9">
        <w:t>n</w:t>
      </w:r>
      <w:r w:rsidR="004F43A3" w:rsidRPr="00834DE5">
        <w:t>o Counterparty Risk</w:t>
      </w:r>
    </w:p>
    <w:p w14:paraId="36BF5B0C" w14:textId="7EF7F1AC"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w:t>
      </w:r>
      <w:r w:rsidR="006C5B6D">
        <w:t>The liquidity trader</w:t>
      </w:r>
      <w:r>
        <w:t xml:space="preserv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tbl>
      <w:tblPr>
        <w:tblW w:w="5000" w:type="pct"/>
        <w:tblLook w:val="04A0" w:firstRow="1" w:lastRow="0" w:firstColumn="1" w:lastColumn="0" w:noHBand="0" w:noVBand="1"/>
      </w:tblPr>
      <w:tblGrid>
        <w:gridCol w:w="655"/>
        <w:gridCol w:w="8050"/>
        <w:gridCol w:w="655"/>
      </w:tblGrid>
      <w:tr w:rsidR="002D09A5" w14:paraId="2C2766EC" w14:textId="77777777" w:rsidTr="002D09A5">
        <w:tc>
          <w:tcPr>
            <w:tcW w:w="350" w:type="pct"/>
          </w:tcPr>
          <w:p w14:paraId="18699E22" w14:textId="77777777" w:rsidR="002D09A5" w:rsidRDefault="002D09A5" w:rsidP="008D1C73"/>
        </w:tc>
        <w:tc>
          <w:tcPr>
            <w:tcW w:w="4300" w:type="pct"/>
          </w:tcPr>
          <w:p w14:paraId="26E44F93" w14:textId="649FDD47" w:rsidR="002D09A5" w:rsidRPr="002D09A5" w:rsidRDefault="002D09A5" w:rsidP="002D09A5">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1FCD9059" w14:textId="6334CBE1" w:rsidR="002D09A5" w:rsidRDefault="002D09A5" w:rsidP="008652DB">
            <w:pPr>
              <w:pStyle w:val="Caption"/>
              <w:keepNext/>
              <w:jc w:val="right"/>
            </w:pPr>
            <w:r>
              <w:t>(</w:t>
            </w:r>
            <w:r>
              <w:fldChar w:fldCharType="begin"/>
            </w:r>
            <w:r>
              <w:instrText xml:space="preserve"> SEQ Equation \* ARABIC </w:instrText>
            </w:r>
            <w:r>
              <w:fldChar w:fldCharType="separate"/>
            </w:r>
            <w:r>
              <w:rPr>
                <w:noProof/>
              </w:rPr>
              <w:t>5</w:t>
            </w:r>
            <w:r>
              <w:fldChar w:fldCharType="end"/>
            </w:r>
            <w:r>
              <w:t>)</w:t>
            </w:r>
          </w:p>
        </w:tc>
      </w:tr>
    </w:tbl>
    <w:p w14:paraId="5F824377" w14:textId="37EF6667" w:rsidR="004F43A3" w:rsidRDefault="00781E75" w:rsidP="00847A0D">
      <w:pPr>
        <w:ind w:firstLine="0"/>
      </w:pPr>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rsidR="004F43A3">
        <w:t>. The optimal quantity is:</w:t>
      </w:r>
    </w:p>
    <w:tbl>
      <w:tblPr>
        <w:tblW w:w="5000" w:type="pct"/>
        <w:tblLook w:val="04A0" w:firstRow="1" w:lastRow="0" w:firstColumn="1" w:lastColumn="0" w:noHBand="0" w:noVBand="1"/>
      </w:tblPr>
      <w:tblGrid>
        <w:gridCol w:w="655"/>
        <w:gridCol w:w="8050"/>
        <w:gridCol w:w="655"/>
      </w:tblGrid>
      <w:tr w:rsidR="002D09A5" w14:paraId="1FF576DA" w14:textId="77777777" w:rsidTr="002D09A5">
        <w:tc>
          <w:tcPr>
            <w:tcW w:w="350" w:type="pct"/>
          </w:tcPr>
          <w:p w14:paraId="484510E5" w14:textId="77777777" w:rsidR="002D09A5" w:rsidRDefault="002D09A5" w:rsidP="008D1C73"/>
        </w:tc>
        <w:tc>
          <w:tcPr>
            <w:tcW w:w="4300" w:type="pct"/>
          </w:tcPr>
          <w:p w14:paraId="1CA60586" w14:textId="0708137E" w:rsidR="002D09A5" w:rsidRPr="008652DB" w:rsidRDefault="00000000" w:rsidP="008D1C73">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2EA179" w14:textId="2DDE79FE" w:rsidR="002D09A5" w:rsidRDefault="002D09A5" w:rsidP="008652DB">
            <w:pPr>
              <w:pStyle w:val="Caption"/>
              <w:keepNext/>
              <w:jc w:val="right"/>
            </w:pPr>
            <w:r>
              <w:t>(</w:t>
            </w:r>
            <w:r>
              <w:fldChar w:fldCharType="begin"/>
            </w:r>
            <w:r>
              <w:instrText xml:space="preserve"> SEQ Equation \* ARABIC </w:instrText>
            </w:r>
            <w:r>
              <w:fldChar w:fldCharType="separate"/>
            </w:r>
            <w:r>
              <w:rPr>
                <w:noProof/>
              </w:rPr>
              <w:t>6</w:t>
            </w:r>
            <w:r>
              <w:fldChar w:fldCharType="end"/>
            </w:r>
            <w:r>
              <w:t>)</w:t>
            </w:r>
          </w:p>
        </w:tc>
      </w:tr>
    </w:tbl>
    <w:p w14:paraId="29EC86B4" w14:textId="0739FD6A" w:rsidR="004F43A3" w:rsidRPr="00D83385" w:rsidRDefault="00781E75" w:rsidP="002D09A5">
      <w:pPr>
        <w:ind w:firstLine="0"/>
      </w:pPr>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2384BFF" w14:textId="4F2E5669" w:rsidR="004F43A3" w:rsidRDefault="004F43A3" w:rsidP="00031822">
      <w:r>
        <w:t xml:space="preserve">If </w:t>
      </w:r>
      <w:r w:rsidR="0053175A">
        <w:t xml:space="preserve">dealer 1 </w:t>
      </w:r>
      <w:r>
        <w:t xml:space="preserve">has the best price, </w:t>
      </w:r>
      <w:r w:rsidR="0053175A">
        <w:t>s/</w:t>
      </w:r>
      <w:r>
        <w:t>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D5907" w14:paraId="00452D61" w14:textId="77777777" w:rsidTr="004D5907">
        <w:tc>
          <w:tcPr>
            <w:tcW w:w="350" w:type="pct"/>
          </w:tcPr>
          <w:p w14:paraId="660CCFFF" w14:textId="77777777" w:rsidR="004D5907" w:rsidRDefault="004D5907" w:rsidP="008D1C73"/>
        </w:tc>
        <w:tc>
          <w:tcPr>
            <w:tcW w:w="4300" w:type="pct"/>
          </w:tcPr>
          <w:p w14:paraId="1494583C" w14:textId="58E58350" w:rsidR="004D5907" w:rsidRPr="008652DB" w:rsidRDefault="004D5907" w:rsidP="008D1C73">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A09AD2C" w14:textId="01B0A1D0" w:rsidR="004D5907" w:rsidRDefault="004D5907" w:rsidP="008652DB">
            <w:pPr>
              <w:pStyle w:val="Caption"/>
              <w:keepNext/>
              <w:jc w:val="right"/>
            </w:pPr>
            <w:r>
              <w:t>(</w:t>
            </w:r>
            <w:r>
              <w:fldChar w:fldCharType="begin"/>
            </w:r>
            <w:r>
              <w:instrText xml:space="preserve"> SEQ Equation \* ARABIC </w:instrText>
            </w:r>
            <w:r>
              <w:fldChar w:fldCharType="separate"/>
            </w:r>
            <w:r>
              <w:rPr>
                <w:noProof/>
              </w:rPr>
              <w:t>7</w:t>
            </w:r>
            <w:r>
              <w:fldChar w:fldCharType="end"/>
            </w:r>
            <w:r>
              <w:t>)</w:t>
            </w:r>
          </w:p>
        </w:tc>
      </w:tr>
    </w:tbl>
    <w:p w14:paraId="3649EE37" w14:textId="3FF680AC" w:rsidR="004F43A3" w:rsidRDefault="00781E75" w:rsidP="00943191">
      <w:pPr>
        <w:ind w:firstLine="0"/>
      </w:pPr>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xml:space="preserve">). If </w:t>
      </w:r>
      <w:r w:rsidR="0053175A">
        <w:t xml:space="preserve">dealer 1 </w:t>
      </w:r>
      <w:r w:rsidR="004F43A3">
        <w:t xml:space="preserve">does not have the best price, </w:t>
      </w:r>
      <w:r w:rsidR="0053175A">
        <w:t>s/</w:t>
      </w:r>
      <w:r w:rsidR="004F43A3">
        <w:t>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6DB07E47" w14:textId="77777777" w:rsidTr="008652DB">
        <w:tc>
          <w:tcPr>
            <w:tcW w:w="350" w:type="pct"/>
          </w:tcPr>
          <w:p w14:paraId="5616E132" w14:textId="77777777" w:rsidR="008652DB" w:rsidRDefault="008652DB" w:rsidP="008D1C73">
            <w:pPr>
              <w:ind w:firstLine="0"/>
            </w:pPr>
          </w:p>
        </w:tc>
        <w:tc>
          <w:tcPr>
            <w:tcW w:w="4300" w:type="pct"/>
          </w:tcPr>
          <w:p w14:paraId="46CA2A82" w14:textId="020DBB40"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54CD93EB" w14:textId="475CE1E4"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5</w:t>
            </w:r>
            <w:r>
              <w:fldChar w:fldCharType="end"/>
            </w:r>
            <w:r>
              <w:t>)</w:t>
            </w:r>
          </w:p>
        </w:tc>
      </w:tr>
    </w:tbl>
    <w:p w14:paraId="05CE4AC3" w14:textId="77777777" w:rsidR="008652DB" w:rsidRPr="00461C55" w:rsidRDefault="008652DB"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942DBA6" w14:textId="77777777" w:rsidTr="008652DB">
        <w:tc>
          <w:tcPr>
            <w:tcW w:w="350" w:type="pct"/>
          </w:tcPr>
          <w:p w14:paraId="4F844119" w14:textId="77777777" w:rsidR="008652DB" w:rsidRDefault="008652DB" w:rsidP="008D1C73">
            <w:pPr>
              <w:ind w:firstLine="0"/>
            </w:pPr>
          </w:p>
        </w:tc>
        <w:tc>
          <w:tcPr>
            <w:tcW w:w="4300" w:type="pct"/>
          </w:tcPr>
          <w:p w14:paraId="1FC24090" w14:textId="32BD3D08"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7A339E0A" w14:textId="453ADCD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6</w:t>
            </w:r>
            <w:r>
              <w:fldChar w:fldCharType="end"/>
            </w:r>
            <w:r>
              <w:t>)</w:t>
            </w:r>
          </w:p>
        </w:tc>
      </w:tr>
    </w:tbl>
    <w:p w14:paraId="532954AF" w14:textId="6B8B0679" w:rsidR="004F43A3" w:rsidRPr="00461C55" w:rsidRDefault="004F43A3" w:rsidP="00031822">
      <w:pPr>
        <w:ind w:firstLine="720"/>
        <w:rPr>
          <w:rFonts w:eastAsiaTheme="minorEastAsia"/>
        </w:rPr>
      </w:pPr>
    </w:p>
    <w:p w14:paraId="73A28FEB" w14:textId="73A0A475" w:rsidR="004F43A3" w:rsidRDefault="00781E75" w:rsidP="00943191">
      <w:pPr>
        <w:ind w:firstLine="0"/>
      </w:pPr>
      <w:r>
        <w:lastRenderedPageBreak/>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4A790DB" w14:textId="77777777" w:rsidTr="008652DB">
        <w:tc>
          <w:tcPr>
            <w:tcW w:w="350" w:type="pct"/>
          </w:tcPr>
          <w:p w14:paraId="5258A366" w14:textId="77777777" w:rsidR="008652DB" w:rsidRDefault="008652DB" w:rsidP="008D1C73">
            <w:pPr>
              <w:ind w:firstLine="0"/>
            </w:pPr>
          </w:p>
        </w:tc>
        <w:tc>
          <w:tcPr>
            <w:tcW w:w="4300" w:type="pct"/>
          </w:tcPr>
          <w:p w14:paraId="2D816FB3" w14:textId="4FE7912A"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59A6F23A" w14:textId="7AE0405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7</w:t>
            </w:r>
            <w:r>
              <w:fldChar w:fldCharType="end"/>
            </w:r>
            <w:r>
              <w:t>)</w:t>
            </w:r>
          </w:p>
        </w:tc>
      </w:tr>
    </w:tbl>
    <w:p w14:paraId="3E781C1D" w14:textId="4DBFCE42" w:rsidR="004F43A3" w:rsidRPr="00B03657" w:rsidRDefault="004F43A3" w:rsidP="00031822">
      <w:pPr>
        <w:ind w:firstLine="720"/>
        <w:rPr>
          <w:rFonts w:eastAsiaTheme="minorEastAsia"/>
        </w:rPr>
      </w:pPr>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FE2180B" w14:textId="77777777" w:rsidTr="008652DB">
        <w:tc>
          <w:tcPr>
            <w:tcW w:w="350" w:type="pct"/>
          </w:tcPr>
          <w:p w14:paraId="17C3D1E4" w14:textId="77777777" w:rsidR="008652DB" w:rsidRDefault="008652DB" w:rsidP="008D1C73">
            <w:pPr>
              <w:ind w:firstLine="0"/>
            </w:pPr>
          </w:p>
        </w:tc>
        <w:tc>
          <w:tcPr>
            <w:tcW w:w="4300" w:type="pct"/>
          </w:tcPr>
          <w:p w14:paraId="4E57D186" w14:textId="4DAC3509"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1A0DD647" w14:textId="461BA9EE"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8</w:t>
            </w:r>
            <w:r>
              <w:fldChar w:fldCharType="end"/>
            </w:r>
            <w:r>
              <w:t>)</w:t>
            </w:r>
          </w:p>
        </w:tc>
      </w:tr>
    </w:tbl>
    <w:p w14:paraId="1933AC66" w14:textId="625DA15A" w:rsidR="004F43A3" w:rsidRPr="00B03657" w:rsidRDefault="004F43A3" w:rsidP="00031822">
      <w:pPr>
        <w:ind w:firstLine="720"/>
        <w:rPr>
          <w:rFonts w:eastAsiaTheme="minorEastAsia"/>
        </w:rPr>
      </w:pPr>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65CD6A0"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By increasing his</w:t>
      </w:r>
      <w:r w:rsidR="0053175A">
        <w:rPr>
          <w:rFonts w:eastAsiaTheme="minorEastAsia"/>
        </w:rPr>
        <w:t>/her</w:t>
      </w:r>
      <w:r w:rsidR="004F43A3">
        <w:rPr>
          <w:rFonts w:eastAsiaTheme="minorEastAsia"/>
        </w:rPr>
        <w:t xml:space="preserve"> bid quote, </w:t>
      </w:r>
      <w:r>
        <w:rPr>
          <w:rFonts w:eastAsiaTheme="minorEastAsia"/>
        </w:rPr>
        <w:t xml:space="preserve">a dealer </w:t>
      </w:r>
      <w:r w:rsidR="004F43A3">
        <w:rPr>
          <w:rFonts w:eastAsiaTheme="minorEastAsia"/>
        </w:rPr>
        <w:t>increases his</w:t>
      </w:r>
      <w:r w:rsidR="0053175A">
        <w:rPr>
          <w:rFonts w:eastAsiaTheme="minorEastAsia"/>
        </w:rPr>
        <w:t>/her</w:t>
      </w:r>
      <w:r w:rsidR="004F43A3">
        <w:rPr>
          <w:rFonts w:eastAsiaTheme="minorEastAsia"/>
        </w:rPr>
        <w:t xml:space="preserve"> probability of winning the order </w:t>
      </w:r>
      <w:r w:rsidR="0053175A">
        <w:rPr>
          <w:rFonts w:eastAsiaTheme="minorEastAsia"/>
        </w:rPr>
        <w:t>flow but</w:t>
      </w:r>
      <w:r w:rsidR="004F43A3">
        <w:rPr>
          <w:rFonts w:eastAsiaTheme="minorEastAsia"/>
        </w:rPr>
        <w:t xml:space="preserve"> must balance this against the fact that </w:t>
      </w:r>
      <w:r w:rsidR="0053175A">
        <w:rPr>
          <w:rFonts w:eastAsiaTheme="minorEastAsia"/>
        </w:rPr>
        <w:t>s/</w:t>
      </w:r>
      <w:r w:rsidR="004F43A3">
        <w:rPr>
          <w:rFonts w:eastAsiaTheme="minorEastAsia"/>
        </w:rPr>
        <w:t xml:space="preserve">he pays more for each unit acquired. </w:t>
      </w:r>
      <w:r w:rsidR="0053175A">
        <w:rPr>
          <w:rFonts w:eastAsiaTheme="minorEastAsia"/>
        </w:rPr>
        <w:t>S/</w:t>
      </w:r>
      <w:r w:rsidR="004F43A3">
        <w:rPr>
          <w:rFonts w:eastAsiaTheme="minorEastAsia"/>
        </w:rPr>
        <w:t xml:space="preserve">He would not like to increase </w:t>
      </w:r>
      <w:r w:rsidR="0053175A">
        <w:rPr>
          <w:rFonts w:eastAsiaTheme="minorEastAsia"/>
        </w:rPr>
        <w:t>the</w:t>
      </w:r>
      <w:r w:rsidR="004F43A3">
        <w:rPr>
          <w:rFonts w:eastAsiaTheme="minorEastAsia"/>
        </w:rPr>
        <w:t xml:space="preserve"> quote beyond his</w:t>
      </w:r>
      <w:r w:rsidR="0053175A">
        <w:rPr>
          <w:rFonts w:eastAsiaTheme="minorEastAsia"/>
        </w:rPr>
        <w:t>/her</w:t>
      </w:r>
      <w:r w:rsidR="004F43A3">
        <w:rPr>
          <w:rFonts w:eastAsiaTheme="minorEastAsia"/>
        </w:rPr>
        <w:t xml:space="preserve">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A4DCFF0" w14:textId="77777777" w:rsidTr="008652DB">
        <w:tc>
          <w:tcPr>
            <w:tcW w:w="350" w:type="pct"/>
          </w:tcPr>
          <w:p w14:paraId="7B9D9B60" w14:textId="77777777" w:rsidR="008652DB" w:rsidRDefault="008652DB" w:rsidP="008D1C73">
            <w:pPr>
              <w:ind w:firstLine="0"/>
            </w:pPr>
          </w:p>
        </w:tc>
        <w:tc>
          <w:tcPr>
            <w:tcW w:w="4300" w:type="pct"/>
          </w:tcPr>
          <w:p w14:paraId="685EB7FF" w14:textId="6C1B9BC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14C590B9" w14:textId="2890AE0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9</w:t>
            </w:r>
            <w:r>
              <w:fldChar w:fldCharType="end"/>
            </w:r>
            <w:r>
              <w:t>)</w:t>
            </w:r>
          </w:p>
        </w:tc>
      </w:tr>
    </w:tbl>
    <w:p w14:paraId="4C9DAA4E" w14:textId="77777777" w:rsidR="004F43A3" w:rsidRDefault="004F43A3" w:rsidP="0053175A">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56BB284B" w14:textId="77777777" w:rsidTr="008652DB">
        <w:tc>
          <w:tcPr>
            <w:tcW w:w="350" w:type="pct"/>
          </w:tcPr>
          <w:p w14:paraId="4EEC9A56" w14:textId="77777777" w:rsidR="008652DB" w:rsidRDefault="008652DB" w:rsidP="008D1C73">
            <w:pPr>
              <w:ind w:firstLine="0"/>
            </w:pPr>
          </w:p>
        </w:tc>
        <w:tc>
          <w:tcPr>
            <w:tcW w:w="4300" w:type="pct"/>
          </w:tcPr>
          <w:p w14:paraId="65E9A796" w14:textId="11C3CB1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4FCF173C" w14:textId="5B029142"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0</w:t>
            </w:r>
            <w:r>
              <w:fldChar w:fldCharType="end"/>
            </w:r>
            <w:r>
              <w:t>)</w:t>
            </w:r>
          </w:p>
        </w:tc>
      </w:tr>
    </w:tbl>
    <w:p w14:paraId="7CEE3EB2" w14:textId="00A2C68C" w:rsidR="004F43A3" w:rsidRDefault="00781E75" w:rsidP="0053175A">
      <w:pPr>
        <w:ind w:firstLine="0"/>
      </w:pPr>
      <w:r>
        <w:t>a</w:t>
      </w:r>
      <w:r w:rsidR="004F43A3">
        <w:t xml:space="preserve">nd in general, the optimal bid and ask quotes for dealer </w:t>
      </w:r>
      <m:oMath>
        <m:r>
          <w:rPr>
            <w:rFonts w:ascii="Cambria Math" w:hAnsi="Cambria Math"/>
          </w:rPr>
          <m:t>i</m:t>
        </m:r>
      </m:oMath>
      <w:r w:rsidR="004F43A3">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03223DDB" w14:textId="77777777" w:rsidTr="008652DB">
        <w:tc>
          <w:tcPr>
            <w:tcW w:w="350" w:type="pct"/>
          </w:tcPr>
          <w:p w14:paraId="3C8A7B3D" w14:textId="77777777" w:rsidR="008652DB" w:rsidRDefault="008652DB" w:rsidP="008D1C73">
            <w:pPr>
              <w:ind w:firstLine="0"/>
            </w:pPr>
          </w:p>
        </w:tc>
        <w:tc>
          <w:tcPr>
            <w:tcW w:w="4300" w:type="pct"/>
          </w:tcPr>
          <w:p w14:paraId="27A69DF1" w14:textId="08519D2F"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3E05E4AB" w14:textId="0CDE1492" w:rsidR="008652DB" w:rsidRDefault="008652DB" w:rsidP="008652DB">
            <w:pPr>
              <w:pStyle w:val="Caption"/>
              <w:keepNext/>
              <w:jc w:val="right"/>
            </w:pPr>
            <w:bookmarkStart w:id="9" w:name="_Ref167364187"/>
            <w:r>
              <w:t>(</w:t>
            </w:r>
            <w:r>
              <w:fldChar w:fldCharType="begin"/>
            </w:r>
            <w:r>
              <w:instrText xml:space="preserve"> SEQ Equation \* ARABIC </w:instrText>
            </w:r>
            <w:r>
              <w:fldChar w:fldCharType="separate"/>
            </w:r>
            <w:r w:rsidR="00943191">
              <w:rPr>
                <w:noProof/>
              </w:rPr>
              <w:t>11</w:t>
            </w:r>
            <w:r>
              <w:fldChar w:fldCharType="end"/>
            </w:r>
            <w:r>
              <w:t>)</w:t>
            </w:r>
            <w:bookmarkEnd w:id="9"/>
          </w:p>
        </w:tc>
      </w:tr>
    </w:tbl>
    <w:p w14:paraId="5AE82FF1" w14:textId="2AAC04E6" w:rsidR="004F43A3" w:rsidRPr="0082707C" w:rsidRDefault="004F43A3" w:rsidP="0053175A">
      <w:pPr>
        <w:ind w:firstLine="0"/>
        <w:rPr>
          <w:rFonts w:eastAsiaTheme="minorEastAsia"/>
        </w:rPr>
      </w:pPr>
    </w:p>
    <w:p w14:paraId="1884255E" w14:textId="77777777" w:rsidR="004F43A3" w:rsidRDefault="004F43A3" w:rsidP="00031822">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EBEAE2" w14:textId="77777777" w:rsidTr="008652DB">
        <w:tc>
          <w:tcPr>
            <w:tcW w:w="350" w:type="pct"/>
          </w:tcPr>
          <w:p w14:paraId="6644FFC7" w14:textId="77777777" w:rsidR="00AF65E9" w:rsidRDefault="00AF65E9" w:rsidP="008D1C73">
            <w:pPr>
              <w:ind w:firstLine="0"/>
            </w:pPr>
          </w:p>
        </w:tc>
        <w:tc>
          <w:tcPr>
            <w:tcW w:w="4300" w:type="pct"/>
          </w:tcPr>
          <w:p w14:paraId="0015532F" w14:textId="296D3443" w:rsidR="00AF65E9" w:rsidRPr="008652DB" w:rsidRDefault="00AF65E9" w:rsidP="008D1C73">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4D24E181" w14:textId="3A5A492A"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3</w:t>
            </w:r>
            <w:r>
              <w:fldChar w:fldCharType="end"/>
            </w:r>
            <w:r>
              <w:t>)</w:t>
            </w:r>
          </w:p>
        </w:tc>
      </w:tr>
    </w:tbl>
    <w:p w14:paraId="58CD7207" w14:textId="0A6FFFFB" w:rsidR="004F43A3" w:rsidRDefault="00943191" w:rsidP="0053175A">
      <w:pPr>
        <w:pStyle w:val="Heading4"/>
      </w:pPr>
      <w:r>
        <w:t>note</w:t>
      </w:r>
      <w:r w:rsidR="004F43A3">
        <w:t xml:space="preserve">: Under competition with many dealers, the second term on the RHS of the </w:t>
      </w:r>
      <w:r w:rsidR="0053175A">
        <w:fldChar w:fldCharType="begin"/>
      </w:r>
      <w:r w:rsidR="0053175A">
        <w:instrText xml:space="preserve"> REF _Ref167364187 \h </w:instrText>
      </w:r>
      <w:r w:rsidR="0053175A">
        <w:fldChar w:fldCharType="separate"/>
      </w:r>
      <w:r w:rsidR="0053175A">
        <w:t>(</w:t>
      </w:r>
      <w:r w:rsidR="0053175A">
        <w:rPr>
          <w:noProof/>
        </w:rPr>
        <w:t>11</w:t>
      </w:r>
      <w:r w:rsidR="0053175A">
        <w:t>)</w:t>
      </w:r>
      <w:r w:rsidR="0053175A">
        <w:fldChar w:fldCharType="end"/>
      </w:r>
      <w:r w:rsidR="0053175A">
        <w:t xml:space="preserve"> </w:t>
      </w:r>
      <w:r w:rsidR="004F43A3">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FD368E">
        <w:t xml:space="preserve"> </w:t>
      </w:r>
      <w:r w:rsidR="004F43A3">
        <w:t xml:space="preserve">approaches </w:t>
      </w:r>
      <m:oMath>
        <m:r>
          <w:rPr>
            <w:rFonts w:ascii="Cambria Math" w:hAnsi="Cambria Math"/>
          </w:rPr>
          <m:t>0</m:t>
        </m:r>
      </m:oMath>
      <w:r w:rsidR="004F43A3">
        <w:t xml:space="preserve"> as </w:t>
      </w:r>
      <m:oMath>
        <m:r>
          <w:rPr>
            <w:rFonts w:ascii="Cambria Math" w:hAnsi="Cambria Math"/>
          </w:rPr>
          <m:t>N→∞</m:t>
        </m:r>
      </m:oMath>
      <w:r w:rsidR="004F43A3">
        <w:t>, and the bid ask quotes become the reservation quotes.</w:t>
      </w:r>
    </w:p>
    <w:p w14:paraId="1F7A40FA" w14:textId="77777777" w:rsidR="006C36D2" w:rsidRPr="006C36D2" w:rsidRDefault="006C36D2" w:rsidP="006C36D2"/>
    <w:p w14:paraId="5C9C588C" w14:textId="560C2E15" w:rsidR="004F43A3" w:rsidRPr="00143C59" w:rsidRDefault="00E7111E" w:rsidP="00031822">
      <w:pPr>
        <w:pStyle w:val="Heading3"/>
      </w:pPr>
      <w:r>
        <w:lastRenderedPageBreak/>
        <w:t>Liquidity 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62FEF81" w14:textId="77777777" w:rsidTr="008652DB">
        <w:tc>
          <w:tcPr>
            <w:tcW w:w="350" w:type="pct"/>
          </w:tcPr>
          <w:p w14:paraId="078622FF" w14:textId="77777777" w:rsidR="00AF65E9" w:rsidRDefault="00AF65E9" w:rsidP="008D1C73">
            <w:pPr>
              <w:ind w:firstLine="0"/>
            </w:pPr>
          </w:p>
        </w:tc>
        <w:tc>
          <w:tcPr>
            <w:tcW w:w="4300" w:type="pct"/>
          </w:tcPr>
          <w:p w14:paraId="3FF93E0B" w14:textId="301B8785" w:rsidR="00AF65E9" w:rsidRPr="008652DB" w:rsidRDefault="00000000" w:rsidP="008D1C73">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7CE08AE" w14:textId="70118B7C"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4</w:t>
            </w:r>
            <w:r>
              <w:fldChar w:fldCharType="end"/>
            </w:r>
            <w:r>
              <w:t>)</w:t>
            </w:r>
          </w:p>
        </w:tc>
      </w:tr>
    </w:tbl>
    <w:p w14:paraId="4D170776"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15CD416" w14:textId="77777777" w:rsidTr="008652DB">
        <w:tc>
          <w:tcPr>
            <w:tcW w:w="350" w:type="pct"/>
          </w:tcPr>
          <w:p w14:paraId="12FEAFB9" w14:textId="77777777" w:rsidR="00AF65E9" w:rsidRDefault="00AF65E9" w:rsidP="008D1C73">
            <w:pPr>
              <w:ind w:firstLine="0"/>
            </w:pPr>
          </w:p>
        </w:tc>
        <w:tc>
          <w:tcPr>
            <w:tcW w:w="4300" w:type="pct"/>
          </w:tcPr>
          <w:p w14:paraId="4FA7F797" w14:textId="2B2AC4D9" w:rsidR="00AF65E9" w:rsidRPr="008652DB" w:rsidRDefault="00000000" w:rsidP="008D1C73">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79D23C36" w14:textId="0D25818E"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5</w:t>
            </w:r>
            <w:r>
              <w:fldChar w:fldCharType="end"/>
            </w:r>
            <w:r>
              <w:t>)</w:t>
            </w:r>
          </w:p>
        </w:tc>
      </w:tr>
    </w:tbl>
    <w:p w14:paraId="20FFDE45"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33709B42" w14:textId="77777777" w:rsidTr="008652DB">
        <w:tc>
          <w:tcPr>
            <w:tcW w:w="350" w:type="pct"/>
          </w:tcPr>
          <w:p w14:paraId="7673BF29" w14:textId="77777777" w:rsidR="00AF65E9" w:rsidRDefault="00AF65E9" w:rsidP="008D1C73">
            <w:pPr>
              <w:ind w:firstLine="0"/>
            </w:pPr>
          </w:p>
        </w:tc>
        <w:tc>
          <w:tcPr>
            <w:tcW w:w="4300" w:type="pct"/>
          </w:tcPr>
          <w:p w14:paraId="51796F98" w14:textId="7C38037F" w:rsidR="00AF65E9"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3ABB030B" w14:textId="6C61EA2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6</w:t>
            </w:r>
            <w:r>
              <w:fldChar w:fldCharType="end"/>
            </w:r>
            <w:r>
              <w:t>)</w:t>
            </w:r>
          </w:p>
        </w:tc>
      </w:tr>
    </w:tbl>
    <w:p w14:paraId="4B0119E7" w14:textId="52ADF3ED" w:rsidR="004F43A3" w:rsidRPr="005003FC" w:rsidRDefault="004F43A3"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2735F7DF" w14:textId="77777777" w:rsidTr="008652DB">
        <w:tc>
          <w:tcPr>
            <w:tcW w:w="350" w:type="pct"/>
          </w:tcPr>
          <w:p w14:paraId="5A35A84A" w14:textId="77777777" w:rsidR="00AF65E9" w:rsidRDefault="00AF65E9" w:rsidP="008D1C73">
            <w:pPr>
              <w:ind w:firstLine="0"/>
            </w:pPr>
          </w:p>
        </w:tc>
        <w:tc>
          <w:tcPr>
            <w:tcW w:w="4300" w:type="pct"/>
          </w:tcPr>
          <w:p w14:paraId="57860A07" w14:textId="22CE6FE8" w:rsidR="00AF65E9"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C3BA501" w14:textId="45F7D44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7</w:t>
            </w:r>
            <w:r>
              <w:fldChar w:fldCharType="end"/>
            </w:r>
            <w:r>
              <w:t>)</w:t>
            </w:r>
          </w:p>
        </w:tc>
      </w:tr>
    </w:tbl>
    <w:p w14:paraId="1C0DD874" w14:textId="77777777" w:rsidR="00AF65E9" w:rsidRPr="0082707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C6C86E" w14:textId="77777777" w:rsidTr="008652DB">
        <w:tc>
          <w:tcPr>
            <w:tcW w:w="350" w:type="pct"/>
          </w:tcPr>
          <w:p w14:paraId="4F647BCF" w14:textId="77777777" w:rsidR="00AF65E9" w:rsidRDefault="00AF65E9" w:rsidP="008D1C73">
            <w:pPr>
              <w:ind w:firstLine="0"/>
            </w:pPr>
          </w:p>
        </w:tc>
        <w:tc>
          <w:tcPr>
            <w:tcW w:w="4300" w:type="pct"/>
          </w:tcPr>
          <w:p w14:paraId="5CEEA6EA" w14:textId="38CF4327" w:rsidR="00AF65E9"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A863C5E" w14:textId="7F2EBE96"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8</w:t>
            </w:r>
            <w:r>
              <w:fldChar w:fldCharType="end"/>
            </w:r>
            <w:r>
              <w:t>)</w:t>
            </w:r>
          </w:p>
        </w:tc>
      </w:tr>
    </w:tbl>
    <w:p w14:paraId="2B9CFCD9" w14:textId="77777777" w:rsidR="004F43A3" w:rsidRDefault="004F43A3" w:rsidP="00AB12F9">
      <w:pPr>
        <w:pStyle w:val="Heading2"/>
      </w:pPr>
      <w:r>
        <w:t>Models of Price Volatility</w:t>
      </w:r>
    </w:p>
    <w:p w14:paraId="602ABF15" w14:textId="50DE1415" w:rsidR="004F43A3" w:rsidRPr="00CD17A1" w:rsidRDefault="000F3327" w:rsidP="00031822">
      <w:pPr>
        <w:pStyle w:val="Heading3"/>
      </w:pPr>
      <w:r>
        <w:t>Volatility</w:t>
      </w:r>
      <w:r w:rsidR="004F43A3" w:rsidRPr="00CD17A1">
        <w:t xml:space="preserve">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C94A21B" w14:textId="77777777" w:rsidTr="008652DB">
        <w:tc>
          <w:tcPr>
            <w:tcW w:w="350" w:type="pct"/>
          </w:tcPr>
          <w:p w14:paraId="6CFA131A" w14:textId="77777777" w:rsidR="00F165F2" w:rsidRDefault="00F165F2" w:rsidP="008D1C73">
            <w:pPr>
              <w:ind w:firstLine="0"/>
            </w:pPr>
          </w:p>
        </w:tc>
        <w:tc>
          <w:tcPr>
            <w:tcW w:w="4300" w:type="pct"/>
          </w:tcPr>
          <w:p w14:paraId="50BBC933" w14:textId="5FAFF9D3" w:rsidR="00F165F2" w:rsidRPr="008652DB" w:rsidRDefault="00F165F2" w:rsidP="008D1C73">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4F229400" w14:textId="1A6A02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19</w:t>
            </w:r>
            <w:r>
              <w:fldChar w:fldCharType="end"/>
            </w:r>
            <w:r>
              <w:t>)</w:t>
            </w:r>
          </w:p>
        </w:tc>
      </w:tr>
    </w:tbl>
    <w:p w14:paraId="3A8DCCE4" w14:textId="77777777" w:rsidR="00F165F2" w:rsidRDefault="00F165F2" w:rsidP="00031822"/>
    <w:p w14:paraId="64E1FEA8" w14:textId="69DC113A" w:rsidR="004F43A3" w:rsidRDefault="004F43A3" w:rsidP="00031822">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94ECAE5" w14:textId="77777777" w:rsidTr="008652DB">
        <w:tc>
          <w:tcPr>
            <w:tcW w:w="350" w:type="pct"/>
          </w:tcPr>
          <w:p w14:paraId="40328E81" w14:textId="77777777" w:rsidR="00F165F2" w:rsidRDefault="00F165F2" w:rsidP="008D1C73">
            <w:pPr>
              <w:ind w:firstLine="0"/>
            </w:pPr>
          </w:p>
        </w:tc>
        <w:tc>
          <w:tcPr>
            <w:tcW w:w="4300" w:type="pct"/>
          </w:tcPr>
          <w:p w14:paraId="6E91CF31" w14:textId="1A76BBE3" w:rsidR="00F165F2" w:rsidRPr="008652DB" w:rsidRDefault="00000000" w:rsidP="008D1C73">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6AC66CF4" w14:textId="6EACF1DF"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0</w:t>
            </w:r>
            <w:r>
              <w:fldChar w:fldCharType="end"/>
            </w:r>
            <w:r>
              <w:t>)</w:t>
            </w:r>
          </w:p>
        </w:tc>
      </w:tr>
    </w:tbl>
    <w:p w14:paraId="35420124" w14:textId="77777777" w:rsidR="00F165F2" w:rsidRDefault="00F165F2" w:rsidP="00031822"/>
    <w:p w14:paraId="4CF356C3" w14:textId="4F93AD32" w:rsidR="004F43A3" w:rsidRDefault="00943191" w:rsidP="00943191">
      <w:pPr>
        <w:ind w:firstLine="0"/>
      </w:pPr>
      <w:r>
        <w:t>w</w:t>
      </w:r>
      <w:r w:rsidR="004F43A3">
        <w:t xml:space="preserve">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D183737" w14:textId="77777777" w:rsidTr="008652DB">
        <w:tc>
          <w:tcPr>
            <w:tcW w:w="350" w:type="pct"/>
          </w:tcPr>
          <w:p w14:paraId="393446FA" w14:textId="77777777" w:rsidR="00F165F2" w:rsidRDefault="00F165F2" w:rsidP="008D1C73">
            <w:pPr>
              <w:ind w:firstLine="0"/>
            </w:pPr>
          </w:p>
        </w:tc>
        <w:tc>
          <w:tcPr>
            <w:tcW w:w="4300" w:type="pct"/>
          </w:tcPr>
          <w:p w14:paraId="2593B4C6" w14:textId="320BBE45" w:rsidR="00F165F2" w:rsidRPr="008652DB" w:rsidRDefault="00F165F2" w:rsidP="008D1C73">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2E8AC79A" w14:textId="5C98E36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1</w:t>
            </w:r>
            <w:r>
              <w:fldChar w:fldCharType="end"/>
            </w:r>
            <w:r>
              <w:t>)</w:t>
            </w:r>
          </w:p>
        </w:tc>
      </w:tr>
    </w:tbl>
    <w:p w14:paraId="724C2487" w14:textId="00F10408" w:rsidR="004F43A3" w:rsidRPr="00967EAF" w:rsidRDefault="004F43A3" w:rsidP="00031822">
      <w:pPr>
        <w:ind w:firstLine="720"/>
        <w:rPr>
          <w:rFonts w:eastAsiaTheme="minorEastAsia"/>
        </w:rPr>
      </w:pPr>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F41CC0E" w14:textId="77777777" w:rsidTr="008652DB">
        <w:tc>
          <w:tcPr>
            <w:tcW w:w="350" w:type="pct"/>
          </w:tcPr>
          <w:p w14:paraId="32677EFC" w14:textId="77777777" w:rsidR="00F165F2" w:rsidRDefault="00F165F2" w:rsidP="008D1C73">
            <w:pPr>
              <w:ind w:firstLine="0"/>
            </w:pPr>
          </w:p>
        </w:tc>
        <w:tc>
          <w:tcPr>
            <w:tcW w:w="4300" w:type="pct"/>
          </w:tcPr>
          <w:p w14:paraId="477F5A2B" w14:textId="54B66556" w:rsidR="00F165F2" w:rsidRPr="008652DB" w:rsidRDefault="00F165F2" w:rsidP="008D1C73">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BB30E8A" w14:textId="552A0748"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2</w:t>
            </w:r>
            <w:r>
              <w:fldChar w:fldCharType="end"/>
            </w:r>
            <w:r>
              <w:t>)</w:t>
            </w:r>
          </w:p>
        </w:tc>
      </w:tr>
    </w:tbl>
    <w:p w14:paraId="7A5A632D" w14:textId="528AD057" w:rsidR="004F43A3" w:rsidRPr="00333C73" w:rsidRDefault="004F43A3" w:rsidP="00031822">
      <w:pPr>
        <w:ind w:firstLine="720"/>
        <w:rPr>
          <w:rFonts w:eastAsiaTheme="minorEastAsia"/>
        </w:rPr>
      </w:pPr>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31A776F" w14:textId="77777777" w:rsidTr="008652DB">
        <w:tc>
          <w:tcPr>
            <w:tcW w:w="350" w:type="pct"/>
          </w:tcPr>
          <w:p w14:paraId="05B48C2E" w14:textId="77777777" w:rsidR="00F165F2" w:rsidRDefault="00F165F2" w:rsidP="008D1C73">
            <w:pPr>
              <w:ind w:firstLine="0"/>
            </w:pPr>
          </w:p>
        </w:tc>
        <w:tc>
          <w:tcPr>
            <w:tcW w:w="4300" w:type="pct"/>
          </w:tcPr>
          <w:p w14:paraId="7A726B7E" w14:textId="2A64198F" w:rsidR="00F165F2" w:rsidRPr="008652DB" w:rsidRDefault="00F165F2" w:rsidP="008D1C73">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1292C19E" w14:textId="73DCF953"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3</w:t>
            </w:r>
            <w:r>
              <w:fldChar w:fldCharType="end"/>
            </w:r>
            <w:r>
              <w:t>)</w:t>
            </w:r>
          </w:p>
        </w:tc>
      </w:tr>
    </w:tbl>
    <w:p w14:paraId="00E253C6"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D44945C" w14:textId="77777777" w:rsidTr="008652DB">
        <w:tc>
          <w:tcPr>
            <w:tcW w:w="350" w:type="pct"/>
          </w:tcPr>
          <w:p w14:paraId="2232A31D" w14:textId="77777777" w:rsidR="00F165F2" w:rsidRDefault="00F165F2" w:rsidP="008D1C73">
            <w:pPr>
              <w:ind w:firstLine="0"/>
            </w:pPr>
          </w:p>
        </w:tc>
        <w:tc>
          <w:tcPr>
            <w:tcW w:w="4300" w:type="pct"/>
          </w:tcPr>
          <w:p w14:paraId="0BA856CC" w14:textId="29E17663" w:rsidR="00F165F2" w:rsidRPr="008652DB" w:rsidRDefault="00F165F2" w:rsidP="008D1C73">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5416799E" w14:textId="25272037"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4</w:t>
            </w:r>
            <w:r>
              <w:fldChar w:fldCharType="end"/>
            </w:r>
            <w:r>
              <w:t>)</w:t>
            </w:r>
          </w:p>
        </w:tc>
      </w:tr>
    </w:tbl>
    <w:p w14:paraId="76AB3C3B"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1134EF1" w14:textId="77777777" w:rsidTr="008652DB">
        <w:tc>
          <w:tcPr>
            <w:tcW w:w="350" w:type="pct"/>
          </w:tcPr>
          <w:p w14:paraId="523F3759" w14:textId="77777777" w:rsidR="00F165F2" w:rsidRDefault="00F165F2" w:rsidP="008D1C73">
            <w:pPr>
              <w:ind w:firstLine="0"/>
            </w:pPr>
          </w:p>
        </w:tc>
        <w:tc>
          <w:tcPr>
            <w:tcW w:w="4300" w:type="pct"/>
          </w:tcPr>
          <w:p w14:paraId="5E3B3CA1" w14:textId="050869E4" w:rsidR="00F165F2" w:rsidRPr="008652DB" w:rsidRDefault="00F165F2" w:rsidP="008D1C73">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2191CA87" w14:textId="388461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5</w:t>
            </w:r>
            <w:r>
              <w:fldChar w:fldCharType="end"/>
            </w:r>
            <w:r>
              <w:t>)</w:t>
            </w:r>
          </w:p>
        </w:tc>
      </w:tr>
    </w:tbl>
    <w:p w14:paraId="1D3696AD"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EC7D3B3" w14:textId="77777777" w:rsidTr="008652DB">
        <w:tc>
          <w:tcPr>
            <w:tcW w:w="350" w:type="pct"/>
          </w:tcPr>
          <w:p w14:paraId="71DBB16C" w14:textId="77777777" w:rsidR="00F165F2" w:rsidRDefault="00F165F2" w:rsidP="008D1C73">
            <w:pPr>
              <w:ind w:firstLine="0"/>
            </w:pPr>
          </w:p>
        </w:tc>
        <w:tc>
          <w:tcPr>
            <w:tcW w:w="4300" w:type="pct"/>
          </w:tcPr>
          <w:p w14:paraId="1432814F" w14:textId="0A21D9DE" w:rsidR="00F165F2" w:rsidRPr="008652DB" w:rsidRDefault="00F165F2" w:rsidP="008D1C73">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70977DF3" w14:textId="276A0BE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6</w:t>
            </w:r>
            <w:r>
              <w:fldChar w:fldCharType="end"/>
            </w:r>
            <w:r>
              <w:t>)</w:t>
            </w:r>
          </w:p>
        </w:tc>
      </w:tr>
    </w:tbl>
    <w:p w14:paraId="69A41242" w14:textId="276892FD" w:rsidR="004F43A3" w:rsidRPr="00E45497" w:rsidRDefault="004F43A3" w:rsidP="00031822">
      <w:pPr>
        <w:ind w:firstLine="720"/>
        <w:rPr>
          <w:rFonts w:eastAsiaTheme="minorEastAsia"/>
        </w:rPr>
      </w:pPr>
    </w:p>
    <w:p w14:paraId="7382DA70" w14:textId="0EEFB9B7" w:rsidR="004F43A3" w:rsidRDefault="00943191" w:rsidP="00943191">
      <w:pPr>
        <w:ind w:firstLine="0"/>
      </w:pPr>
      <w:r>
        <w:lastRenderedPageBreak/>
        <w:t>w</w:t>
      </w:r>
      <w:r w:rsidR="004F43A3">
        <w:t xml:space="preserve">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rsidR="004F43A3">
        <w:t xml:space="preserve"> on the 3</w:t>
      </w:r>
      <w:r w:rsidR="004F43A3" w:rsidRPr="00E45497">
        <w:rPr>
          <w:vertAlign w:val="superscript"/>
        </w:rPr>
        <w:t>rd</w:t>
      </w:r>
      <w:r w:rsidR="004F43A3">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rsidR="004F43A3">
        <w:t>.</w:t>
      </w:r>
    </w:p>
    <w:p w14:paraId="2B165F32" w14:textId="4482FFFF" w:rsidR="00012529" w:rsidRDefault="00A96B98" w:rsidP="009C0453">
      <w:pPr>
        <w:pStyle w:val="Heading1"/>
        <w:numPr>
          <w:ilvl w:val="0"/>
          <w:numId w:val="33"/>
        </w:numPr>
      </w:pPr>
      <w:bookmarkStart w:id="10" w:name="_Ref157719088"/>
      <w:r>
        <w:t>Identification Strategy</w:t>
      </w:r>
      <w:bookmarkEnd w:id="10"/>
    </w:p>
    <w:p w14:paraId="0FBD61B0" w14:textId="129E3EB6" w:rsidR="00CD17A1" w:rsidRPr="00CD17A1" w:rsidRDefault="00CD17A1" w:rsidP="00AB12F9">
      <w:pPr>
        <w:pStyle w:val="Heading2"/>
      </w:pPr>
      <w:r>
        <w:t>Pricing</w:t>
      </w:r>
    </w:p>
    <w:p w14:paraId="23FD4740" w14:textId="0C67BC57"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43191">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w:t>
      </w:r>
      <w:proofErr w:type="spellStart"/>
      <w:r>
        <w:t>DiD</w:t>
      </w:r>
      <w:proofErr w:type="spellEnd"/>
      <w:r>
        <w:t xml:space="preserve">)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w:t>
      </w:r>
      <w:proofErr w:type="spellStart"/>
      <w:r>
        <w:t>DiD</w:t>
      </w:r>
      <w:proofErr w:type="spellEnd"/>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31BB4E0" w14:textId="77777777" w:rsidTr="008652DB">
        <w:tc>
          <w:tcPr>
            <w:tcW w:w="350" w:type="pct"/>
          </w:tcPr>
          <w:p w14:paraId="51C49E22" w14:textId="77777777" w:rsidR="00F165F2" w:rsidRDefault="00F165F2" w:rsidP="008D1C73">
            <w:pPr>
              <w:ind w:firstLine="0"/>
            </w:pPr>
          </w:p>
        </w:tc>
        <w:tc>
          <w:tcPr>
            <w:tcW w:w="4300" w:type="pct"/>
          </w:tcPr>
          <w:p w14:paraId="7EF35258" w14:textId="015EAE09" w:rsidR="00F165F2" w:rsidRPr="008652DB" w:rsidRDefault="00000000" w:rsidP="008D1C73">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57AAEB8F" w14:textId="533DE25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7</w:t>
            </w:r>
            <w:r>
              <w:fldChar w:fldCharType="end"/>
            </w:r>
            <w:r>
              <w:t>)</w:t>
            </w:r>
          </w:p>
        </w:tc>
      </w:tr>
    </w:tbl>
    <w:p w14:paraId="2A1970F5" w14:textId="6604DB1C" w:rsidR="00EF140B" w:rsidRPr="00625ECF" w:rsidRDefault="00EF140B" w:rsidP="00031822">
      <w:pPr>
        <w:rPr>
          <w:vertAlign w:val="subscript"/>
        </w:rPr>
      </w:pPr>
    </w:p>
    <w:p w14:paraId="3AADCD5E" w14:textId="2A31CC6B" w:rsidR="00EF140B" w:rsidRDefault="00943191" w:rsidP="00943191">
      <w:pPr>
        <w:ind w:firstLine="0"/>
      </w:pPr>
      <w:r>
        <w:t>w</w:t>
      </w:r>
      <w:r w:rsidR="00EF140B">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EF140B">
        <w:t xml:space="preserve"> is the swap premium for swap </w:t>
      </w:r>
      <m:oMath>
        <m:r>
          <w:rPr>
            <w:rFonts w:ascii="Cambria Math" w:hAnsi="Cambria Math"/>
          </w:rPr>
          <m:t>i</m:t>
        </m:r>
      </m:oMath>
      <w:r w:rsidR="00EF140B">
        <w:t xml:space="preserve"> at time </w:t>
      </w:r>
      <m:oMath>
        <m:r>
          <w:rPr>
            <w:rFonts w:ascii="Cambria Math" w:hAnsi="Cambria Math"/>
          </w:rPr>
          <m:t>t</m:t>
        </m:r>
      </m:oMath>
      <w:r w:rsidR="00EF140B">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EF140B">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EF140B">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F140B">
        <w:t xml:space="preserve"> is a vector of control variables. The coefficient of interest is δ, which captures the causal effect of the central clearing mandate on swap premiums.</w:t>
      </w:r>
    </w:p>
    <w:p w14:paraId="48A28C1E" w14:textId="45575869" w:rsidR="00EF140B" w:rsidRDefault="00EF140B" w:rsidP="00031822">
      <w:r>
        <w:lastRenderedPageBreak/>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w:t>
      </w:r>
      <w:proofErr w:type="spellStart"/>
      <w:r w:rsidR="004A2BFC">
        <w:t>DiD</w:t>
      </w:r>
      <w:proofErr w:type="spellEnd"/>
      <w:r w:rsidR="0032163A">
        <w:t xml:space="preserve"> (described in the results section)</w:t>
      </w:r>
      <w:r>
        <w:t>.</w:t>
      </w:r>
    </w:p>
    <w:p w14:paraId="034557F9" w14:textId="0BE8A907"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43191">
        <w:t xml:space="preserve">Figure </w:t>
      </w:r>
      <w:r w:rsidR="00943191">
        <w:rPr>
          <w:noProof/>
        </w:rPr>
        <w:t>4</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085BC89" w14:textId="77777777" w:rsidR="00802DBB" w:rsidRDefault="0082521E" w:rsidP="005B2B99">
      <w:r>
        <w:t xml:space="preserve">Liquidity is a broad concept defined as how easily one can convert financial assets to cash with minimal impact to prices. Several measures try to capture this notion: </w:t>
      </w:r>
      <w:r w:rsidRPr="00802DBB">
        <w:rPr>
          <w:i/>
          <w:iCs/>
        </w:rPr>
        <w:t>bid-ask spread</w:t>
      </w:r>
      <w:r w:rsidR="00802DBB" w:rsidRPr="00802DBB">
        <w:rPr>
          <w:i/>
          <w:iCs/>
        </w:rPr>
        <w:t>s</w:t>
      </w:r>
      <w:r>
        <w:t xml:space="preserve"> measure the cost of trading (small quantities) of </w:t>
      </w:r>
      <w:r w:rsidR="00802DBB">
        <w:t>an</w:t>
      </w:r>
      <w:r>
        <w:t xml:space="preserve"> asset </w:t>
      </w:r>
      <w:r w:rsidR="00A626E0">
        <w:t xml:space="preserve">at the best quoted sell and buy prices; </w:t>
      </w:r>
      <w:r w:rsidR="00802DBB" w:rsidRPr="00802DBB">
        <w:rPr>
          <w:i/>
          <w:iCs/>
        </w:rPr>
        <w:t>market depth</w:t>
      </w:r>
      <w:r w:rsidR="00802DBB">
        <w:t xml:space="preserve"> measures how much of an asset is available to trade at given price points; </w:t>
      </w:r>
      <w:r w:rsidR="00802DBB" w:rsidRPr="00802DBB">
        <w:rPr>
          <w:i/>
          <w:iCs/>
        </w:rPr>
        <w:t>price impact</w:t>
      </w:r>
      <w:r w:rsidR="00802DBB">
        <w:t xml:space="preserve"> measures how much prices react to buying and selling. </w:t>
      </w:r>
      <w:r w:rsidR="00A6337A">
        <w:t xml:space="preserve">As in the case of pricing (premium), I employ a difference-in-differences strategy to identify the impact of the central clearing mandate on liquidity, with </w:t>
      </w:r>
      <w:r w:rsidR="00802DBB">
        <w:t>CAD</w:t>
      </w:r>
      <w:r w:rsidR="00A6337A">
        <w:t xml:space="preserve"> denominated contracts serving as the control group and </w:t>
      </w:r>
      <w:r w:rsidR="00802DBB">
        <w:t xml:space="preserve">USD </w:t>
      </w:r>
      <w:r w:rsidR="00A6337A">
        <w:t xml:space="preserve">denominated contracts serving as the treatment group. </w:t>
      </w:r>
      <w:r w:rsidR="00802DBB">
        <w:t>I use several measures of liquidity to capture the different notions of liquidity.</w:t>
      </w:r>
    </w:p>
    <w:p w14:paraId="1A3EAAFC" w14:textId="5C953D6A" w:rsidR="005B2B99" w:rsidRDefault="00A6337A" w:rsidP="005B2B99">
      <w:r>
        <w:t xml:space="preserve">As discussed in section </w:t>
      </w:r>
      <w:r>
        <w:fldChar w:fldCharType="begin"/>
      </w:r>
      <w:r>
        <w:instrText xml:space="preserve"> REF _Ref157719057 \r \h </w:instrText>
      </w:r>
      <w:r>
        <w:fldChar w:fldCharType="separate"/>
      </w:r>
      <w:r w:rsidR="00943191">
        <w:t>3</w:t>
      </w:r>
      <w:r>
        <w:fldChar w:fldCharType="end"/>
      </w:r>
      <w:r>
        <w:t xml:space="preserve">, </w:t>
      </w:r>
      <w:r w:rsidR="00802DBB">
        <w:t>risk-averse dealers adjust their bid-ask spreads in the face of market orders from liquidity traders</w:t>
      </w:r>
      <w:r>
        <w:t xml:space="preserve">. </w:t>
      </w:r>
      <w:r w:rsidR="0075318B">
        <w:t>To</w:t>
      </w:r>
      <w:r>
        <w:t xml:space="preserve">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E8A4F71" w14:textId="77777777" w:rsidTr="008652DB">
        <w:tc>
          <w:tcPr>
            <w:tcW w:w="350" w:type="pct"/>
          </w:tcPr>
          <w:p w14:paraId="66ED72B6" w14:textId="77777777" w:rsidR="00F165F2" w:rsidRDefault="00F165F2" w:rsidP="008D1C73">
            <w:pPr>
              <w:ind w:firstLine="0"/>
            </w:pPr>
          </w:p>
        </w:tc>
        <w:tc>
          <w:tcPr>
            <w:tcW w:w="4300" w:type="pct"/>
          </w:tcPr>
          <w:p w14:paraId="3E56A53B" w14:textId="03763F16" w:rsidR="00F165F2" w:rsidRPr="008652DB" w:rsidRDefault="00F165F2" w:rsidP="008D1C73">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1D0D9E9B" w14:textId="4424B821"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8</w:t>
            </w:r>
            <w:r>
              <w:fldChar w:fldCharType="end"/>
            </w:r>
            <w:r>
              <w:t>)</w:t>
            </w:r>
          </w:p>
        </w:tc>
      </w:tr>
    </w:tbl>
    <w:p w14:paraId="20F1D1F4" w14:textId="3D6086E1" w:rsidR="00A6337A" w:rsidRPr="00A6337A" w:rsidRDefault="00A6337A" w:rsidP="00A6337A"/>
    <w:p w14:paraId="094515D4" w14:textId="5599ECCA" w:rsidR="00A6337A" w:rsidRDefault="00943191" w:rsidP="00943191">
      <w:pPr>
        <w:ind w:firstLine="0"/>
      </w:pPr>
      <w:r>
        <w:t>w</w:t>
      </w:r>
      <w:r w:rsidR="00A6337A">
        <w:t xml:space="preserve">here the numerator </w:t>
      </w:r>
      <m:oMath>
        <m:r>
          <w:rPr>
            <w:rFonts w:ascii="Cambria Math" w:hAnsi="Cambria Math"/>
          </w:rPr>
          <m:t>(bid-ask)</m:t>
        </m:r>
      </m:oMath>
      <w:r w:rsidR="00A6337A">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rsidR="00A6337A">
        <w:t xml:space="preserve"> is the mid-price.</w:t>
      </w:r>
      <w:r w:rsidR="00F558CC">
        <w:t xml:space="preserve"> </w:t>
      </w:r>
      <w:r w:rsidR="00A6337A">
        <w:t xml:space="preserve">I collect end-of day bid and ask data from the Bloomberg terminal for US-dollar and Canadian-dollar denominated </w:t>
      </w:r>
      <w:r w:rsidR="0075318B">
        <w:t>2-year, 5-year and 10-year contracts for the ten-day trading period before and after the implementation of phase 1, phase 2 and phase 3 of the of the clearing regulation.</w:t>
      </w:r>
    </w:p>
    <w:p w14:paraId="410BBD92" w14:textId="755BF98E" w:rsidR="00A355B6" w:rsidRDefault="00A355B6" w:rsidP="00A355B6">
      <w:r>
        <w:t xml:space="preserve">The bid-ask spread measure discussed above is “low frequency” </w:t>
      </w:r>
      <w:r w:rsidR="00492712">
        <w:t>and does not necessarily reflect the costs traders may face throughout the trading session</w:t>
      </w:r>
      <w:r>
        <w:t xml:space="preserve">. To estimate the </w:t>
      </w:r>
      <w:r w:rsidR="00492712">
        <w:t xml:space="preserve">intraday </w:t>
      </w:r>
      <w:r>
        <w:t>spread</w:t>
      </w:r>
      <w:r w:rsidR="00427A98">
        <w:t xml:space="preserve"> that traders may </w:t>
      </w:r>
      <w:proofErr w:type="gramStart"/>
      <w:r w:rsidR="00427A98">
        <w:t xml:space="preserve">actually </w:t>
      </w:r>
      <w:proofErr w:type="spellStart"/>
      <w:r w:rsidR="00427A98">
        <w:t>expernece</w:t>
      </w:r>
      <w:proofErr w:type="spellEnd"/>
      <w:proofErr w:type="gramEnd"/>
      <w:r>
        <w:t xml:space="preserve">, I use three proxies for the effective spread common in the literature. 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7DD476F4" w14:textId="77777777" w:rsidTr="00633DD6">
        <w:tc>
          <w:tcPr>
            <w:tcW w:w="350" w:type="pct"/>
          </w:tcPr>
          <w:p w14:paraId="7A745809" w14:textId="77777777" w:rsidR="00A355B6" w:rsidRDefault="00A355B6" w:rsidP="00633DD6">
            <w:pPr>
              <w:ind w:firstLine="0"/>
            </w:pPr>
          </w:p>
        </w:tc>
        <w:tc>
          <w:tcPr>
            <w:tcW w:w="4300" w:type="pct"/>
          </w:tcPr>
          <w:p w14:paraId="5C6254D8" w14:textId="77777777" w:rsidR="00A355B6" w:rsidRPr="008652DB" w:rsidRDefault="00A355B6" w:rsidP="00633DD6">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35DBACF"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0</w:t>
            </w:r>
            <w:r>
              <w:fldChar w:fldCharType="end"/>
            </w:r>
            <w:r>
              <w:t>)</w:t>
            </w:r>
          </w:p>
        </w:tc>
      </w:tr>
    </w:tbl>
    <w:p w14:paraId="5AE47416" w14:textId="77777777" w:rsidR="00A355B6" w:rsidRPr="002570E4" w:rsidRDefault="00A355B6" w:rsidP="00A355B6">
      <w:pPr>
        <w:ind w:firstLine="0"/>
      </w:pPr>
    </w:p>
    <w:p w14:paraId="09465D2B" w14:textId="77777777" w:rsidR="00A355B6" w:rsidRDefault="00A355B6" w:rsidP="00A355B6">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Two related measures of effective spread are presented by </w:t>
      </w:r>
      <w:r>
        <w:fldChar w:fldCharType="begin"/>
      </w:r>
      <w:r>
        <w:instrText xml:space="preserve"> ADDIN ZOTERO_TEMP </w:instrText>
      </w:r>
      <w:r>
        <w:fldChar w:fldCharType="separate"/>
      </w:r>
      <w:r>
        <w:rPr>
          <w:noProof/>
        </w:rPr>
        <w:t>(Jankowitsch, Nashikkar, and Subrahmanyam 2011)</w:t>
      </w:r>
      <w:r>
        <w:fldChar w:fldCharType="end"/>
      </w:r>
      <w:r>
        <w:t>. The first, when mid-price data is availabl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45A735AA" w14:textId="77777777" w:rsidTr="00633DD6">
        <w:tc>
          <w:tcPr>
            <w:tcW w:w="350" w:type="pct"/>
          </w:tcPr>
          <w:p w14:paraId="6B70E0AF" w14:textId="77777777" w:rsidR="00A355B6" w:rsidRDefault="00A355B6" w:rsidP="00633DD6">
            <w:pPr>
              <w:ind w:firstLine="0"/>
            </w:pPr>
          </w:p>
        </w:tc>
        <w:tc>
          <w:tcPr>
            <w:tcW w:w="4300" w:type="pct"/>
          </w:tcPr>
          <w:p w14:paraId="64687DE7" w14:textId="77777777" w:rsidR="00A355B6" w:rsidRPr="008652DB" w:rsidRDefault="00A355B6" w:rsidP="00633DD6">
            <w:pPr>
              <w:ind w:firstLine="0"/>
            </w:pPr>
            <m:oMathPara>
              <m:oMathParaPr>
                <m:jc m:val="center"/>
              </m:oMathParaPr>
              <m:oMath>
                <m:r>
                  <w:rPr>
                    <w:rFonts w:ascii="Cambria Math" w:hAnsi="Cambria Math"/>
                  </w:rPr>
                  <m:t>Disp1=</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num>
                          <m:den>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den>
                        </m:f>
                      </m:e>
                    </m:nary>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num>
                              <m:den>
                                <m:sSub>
                                  <m:sSubPr>
                                    <m:ctrlPr>
                                      <w:rPr>
                                        <w:rFonts w:ascii="Cambria Math" w:hAnsi="Cambria Math"/>
                                        <w:i/>
                                      </w:rPr>
                                    </m:ctrlPr>
                                  </m:sSubPr>
                                  <m:e>
                                    <m:r>
                                      <w:rPr>
                                        <w:rFonts w:ascii="Cambria Math" w:hAnsi="Cambria Math"/>
                                      </w:rPr>
                                      <m:t>m</m:t>
                                    </m:r>
                                  </m:e>
                                  <m:sub>
                                    <m:r>
                                      <w:rPr>
                                        <w:rFonts w:ascii="Cambria Math" w:hAnsi="Cambria Math"/>
                                      </w:rPr>
                                      <m:t>t</m:t>
                                    </m:r>
                                  </m:sub>
                                </m:sSub>
                              </m:den>
                            </m:f>
                          </m:e>
                        </m:d>
                      </m:e>
                      <m:sup>
                        <m:r>
                          <w:rPr>
                            <w:rFonts w:ascii="Cambria Math" w:hAnsi="Cambria Math"/>
                          </w:rPr>
                          <m:t>2</m:t>
                        </m:r>
                      </m:sup>
                    </m:sSup>
                  </m:e>
                </m:rad>
              </m:oMath>
            </m:oMathPara>
          </w:p>
        </w:tc>
        <w:tc>
          <w:tcPr>
            <w:tcW w:w="350" w:type="pct"/>
          </w:tcPr>
          <w:p w14:paraId="17B2E927"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1</w:t>
            </w:r>
            <w:r>
              <w:fldChar w:fldCharType="end"/>
            </w:r>
            <w:r>
              <w:t>)</w:t>
            </w:r>
          </w:p>
        </w:tc>
      </w:tr>
    </w:tbl>
    <w:p w14:paraId="3AC292F3" w14:textId="77777777" w:rsidR="00A355B6" w:rsidRPr="00CC4005" w:rsidRDefault="00A355B6" w:rsidP="00A355B6"/>
    <w:p w14:paraId="558C4619" w14:textId="77777777" w:rsidR="00A355B6" w:rsidRDefault="00A355B6" w:rsidP="00A355B6">
      <w:r>
        <w:t>Secondly, when no mid-price data is available (as is the case for intra-day perio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48D42E2C" w14:textId="77777777" w:rsidTr="00633DD6">
        <w:tc>
          <w:tcPr>
            <w:tcW w:w="350" w:type="pct"/>
          </w:tcPr>
          <w:p w14:paraId="016A146A" w14:textId="77777777" w:rsidR="00A355B6" w:rsidRDefault="00A355B6" w:rsidP="00633DD6">
            <w:pPr>
              <w:ind w:firstLine="0"/>
            </w:pPr>
          </w:p>
        </w:tc>
        <w:tc>
          <w:tcPr>
            <w:tcW w:w="4300" w:type="pct"/>
          </w:tcPr>
          <w:p w14:paraId="5D9DC620" w14:textId="77777777" w:rsidR="00A355B6" w:rsidRPr="008652DB" w:rsidRDefault="00A355B6" w:rsidP="00633DD6">
            <w:pPr>
              <w:ind w:firstLine="0"/>
            </w:pPr>
            <m:oMathPara>
              <m:oMathParaPr>
                <m:jc m:val="center"/>
              </m:oMathParaPr>
              <m:oMath>
                <m:r>
                  <w:rPr>
                    <w:rFonts w:ascii="Cambria Math" w:hAnsi="Cambria Math"/>
                  </w:rPr>
                  <m:t>Disp1=</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num>
                          <m:den>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den>
                        </m:f>
                      </m:e>
                    </m:nary>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den>
                            </m:f>
                          </m:e>
                        </m:d>
                      </m:e>
                      <m:sup>
                        <m:r>
                          <w:rPr>
                            <w:rFonts w:ascii="Cambria Math" w:hAnsi="Cambria Math"/>
                          </w:rPr>
                          <m:t>2</m:t>
                        </m:r>
                      </m:sup>
                    </m:sSup>
                  </m:e>
                </m:rad>
              </m:oMath>
            </m:oMathPara>
          </w:p>
        </w:tc>
        <w:tc>
          <w:tcPr>
            <w:tcW w:w="350" w:type="pct"/>
          </w:tcPr>
          <w:p w14:paraId="08C6AC7F"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2</w:t>
            </w:r>
            <w:r>
              <w:fldChar w:fldCharType="end"/>
            </w:r>
            <w:r>
              <w:t>)</w:t>
            </w:r>
          </w:p>
        </w:tc>
      </w:tr>
    </w:tbl>
    <w:p w14:paraId="0EFC2401" w14:textId="77777777" w:rsidR="00A355B6" w:rsidRPr="00CC4005" w:rsidRDefault="00A355B6" w:rsidP="00A355B6"/>
    <w:p w14:paraId="79FE01EB" w14:textId="5A3D212D" w:rsidR="00A355B6" w:rsidRDefault="00A355B6" w:rsidP="00A355B6">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the number of contracts traded in period </w:t>
      </w:r>
      <m:oMath>
        <m:r>
          <w:rPr>
            <w:rFonts w:ascii="Cambria Math" w:hAnsi="Cambria Math"/>
          </w:rPr>
          <m:t>t</m:t>
        </m:r>
      </m:oMath>
      <w:r>
        <w:t xml:space="preserve">, </w:t>
      </w:r>
      <m:oMath>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oMath>
      <w:r>
        <w:t xml:space="preserve"> is the notional volume of contract </w:t>
      </w:r>
      <m:oMath>
        <m:r>
          <w:rPr>
            <w:rFonts w:ascii="Cambria Math" w:hAnsi="Cambria Math"/>
          </w:rPr>
          <m:t>k</m:t>
        </m:r>
      </m:oMath>
      <w:r>
        <w:t xml:space="preserve"> at period </w:t>
      </w:r>
      <m:oMath>
        <m:r>
          <w:rPr>
            <w:rFonts w:ascii="Cambria Math" w:hAnsi="Cambria Math"/>
          </w:rPr>
          <m:t>t</m:t>
        </m:r>
      </m:oMath>
      <w:r>
        <w:t xml:space="preserve">, </w:t>
      </w:r>
      <m:oMath>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total gross notional value in period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k,t</m:t>
            </m:r>
          </m:sub>
        </m:sSub>
      </m:oMath>
      <w:r>
        <w:t xml:space="preserve"> is the price of contract </w:t>
      </w:r>
      <m:oMath>
        <m:r>
          <w:rPr>
            <w:rFonts w:ascii="Cambria Math" w:hAnsi="Cambria Math"/>
          </w:rPr>
          <m:t>k</m:t>
        </m:r>
      </m:oMath>
      <w:r>
        <w:t xml:space="preserve"> at period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end-of-period mid-pric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oMath>
      <w:r>
        <w:t xml:space="preserve"> is the average price of the contract in period </w:t>
      </w:r>
      <m:oMath>
        <m:r>
          <w:rPr>
            <w:rFonts w:ascii="Cambria Math" w:hAnsi="Cambria Math"/>
          </w:rPr>
          <m:t>t</m:t>
        </m:r>
      </m:oMath>
      <w:r>
        <w:t>.</w:t>
      </w:r>
      <w:r w:rsidR="00492712">
        <w:t xml:space="preserve"> </w:t>
      </w:r>
      <w:r>
        <w:lastRenderedPageBreak/>
        <w:t xml:space="preserve">I </w:t>
      </w:r>
      <w:r w:rsidR="00492712">
        <w:t xml:space="preserve">calculate these measures for USD and CAD </w:t>
      </w:r>
      <w:r>
        <w:t xml:space="preserve">denominated contracts for </w:t>
      </w:r>
      <w:r w:rsidR="00492712">
        <w:t>two-, five- and ten-year tenors</w:t>
      </w:r>
      <w:r>
        <w:t>.</w:t>
      </w:r>
    </w:p>
    <w:p w14:paraId="0EC6DA13" w14:textId="417E6E44" w:rsidR="0075318B" w:rsidRDefault="0075318B" w:rsidP="00A6337A">
      <w:r>
        <w:t>In general, market liquidity is a measure of “how easily” traders can exit or enter the market. The bid-ask spread</w:t>
      </w:r>
      <w:r w:rsidR="00492712">
        <w:t xml:space="preserve"> </w:t>
      </w:r>
      <w:r>
        <w:t xml:space="preserve">is a common </w:t>
      </w:r>
      <w:r w:rsidR="00F558CC">
        <w:t>metric</w:t>
      </w:r>
      <w:r>
        <w:t xml:space="preserve"> </w:t>
      </w:r>
      <w:r w:rsidR="00F558CC">
        <w:t>for</w:t>
      </w:r>
      <w:r>
        <w:t xml:space="preserve"> </w:t>
      </w:r>
      <w:r w:rsidR="00F558CC">
        <w:t xml:space="preserve">how </w:t>
      </w:r>
      <w:r w:rsidR="003778E9">
        <w:t xml:space="preserve">easily traders can enter or exit </w:t>
      </w:r>
      <w:r w:rsidR="003778E9" w:rsidRPr="003778E9">
        <w:rPr>
          <w:i/>
          <w:iCs/>
        </w:rPr>
        <w:t>small positions</w:t>
      </w:r>
      <w:r w:rsidR="003778E9">
        <w:t>. However, when trading larger positions, this liquidity may not be available (</w:t>
      </w:r>
      <w:r w:rsidR="00F90CC7">
        <w:t xml:space="preserve">only </w:t>
      </w:r>
      <w:r w:rsidR="003778E9">
        <w:t xml:space="preserve">a limited number of contracts may be available to </w:t>
      </w:r>
      <w:r w:rsidR="00F90CC7">
        <w:t xml:space="preserve">trade at the best bid and ask prices, and dealers can change their quoted prices in the face of large market orders). A common measure of the “price impact” of a trade is </w:t>
      </w:r>
      <w:r w:rsidR="002009FF">
        <w:t>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32600F1D" w14:textId="77777777" w:rsidTr="008652DB">
        <w:tc>
          <w:tcPr>
            <w:tcW w:w="350" w:type="pct"/>
          </w:tcPr>
          <w:p w14:paraId="5D813D96" w14:textId="77777777" w:rsidR="00F165F2" w:rsidRDefault="00F165F2" w:rsidP="008D1C73">
            <w:pPr>
              <w:ind w:firstLine="0"/>
            </w:pPr>
          </w:p>
        </w:tc>
        <w:tc>
          <w:tcPr>
            <w:tcW w:w="4300" w:type="pct"/>
          </w:tcPr>
          <w:p w14:paraId="42249BD4" w14:textId="392B6C27" w:rsidR="00F165F2" w:rsidRPr="008652DB" w:rsidRDefault="00F165F2" w:rsidP="008D1C73">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17AE2EB" w14:textId="43EA9896"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9</w:t>
            </w:r>
            <w:r>
              <w:fldChar w:fldCharType="end"/>
            </w:r>
            <w:r>
              <w:t>)</w:t>
            </w:r>
          </w:p>
        </w:tc>
      </w:tr>
    </w:tbl>
    <w:p w14:paraId="79D4DBA0" w14:textId="3D4254A9" w:rsidR="002009FF" w:rsidRPr="002009FF" w:rsidRDefault="002009FF" w:rsidP="00A6337A"/>
    <w:p w14:paraId="78965885" w14:textId="50050DA2" w:rsidR="002009FF" w:rsidRDefault="00943191" w:rsidP="00943191">
      <w:pPr>
        <w:ind w:firstLine="0"/>
      </w:pPr>
      <w:r>
        <w:t>w</w:t>
      </w:r>
      <w:r w:rsidR="002009FF">
        <w:t xml:space="preserve">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2009FF">
        <w:t xml:space="preserve"> is the return on an asset at time </w:t>
      </w:r>
      <m:oMath>
        <m:r>
          <w:rPr>
            <w:rFonts w:ascii="Cambria Math" w:hAnsi="Cambria Math"/>
          </w:rPr>
          <m:t>t</m:t>
        </m:r>
      </m:oMath>
      <w:r w:rsidR="002009FF">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009FF">
        <w:t xml:space="preserve"> is the total volume of contracts traded (calculated as the sum of the </w:t>
      </w:r>
      <w:r w:rsidR="007303A6">
        <w:t xml:space="preserve">gross </w:t>
      </w:r>
      <w:r w:rsidR="002009FF">
        <w:t xml:space="preserve">notional contract value in period </w:t>
      </w:r>
      <m:oMath>
        <m:r>
          <w:rPr>
            <w:rFonts w:ascii="Cambria Math" w:hAnsi="Cambria Math"/>
          </w:rPr>
          <m:t>t</m:t>
        </m:r>
      </m:oMath>
      <w:r w:rsidR="002009FF">
        <w:t>).</w:t>
      </w:r>
      <w:r w:rsidR="007303A6">
        <w:t xml:space="preserve"> The Amihud liquidity measure, which normalizes inter-period price changes by the market size (volume) is a good measure of how much prices move, scaled by the trade size. </w:t>
      </w:r>
      <w:r w:rsidR="00455D2C">
        <w:t>As in the pricing section, I break up the trading day into four sessions and obtain the Amihud liquidity measure for US and Canadian two-year, five-year, and ten-year contracts.</w:t>
      </w:r>
    </w:p>
    <w:p w14:paraId="602707FF" w14:textId="444EA921" w:rsidR="001A6EFA" w:rsidRDefault="001A6EFA" w:rsidP="002570E4">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F5EB944" w14:textId="77777777" w:rsidTr="008652DB">
        <w:tc>
          <w:tcPr>
            <w:tcW w:w="350" w:type="pct"/>
          </w:tcPr>
          <w:p w14:paraId="38F72560" w14:textId="77777777" w:rsidR="00F165F2" w:rsidRDefault="00F165F2" w:rsidP="008D1C73">
            <w:pPr>
              <w:ind w:firstLine="0"/>
            </w:pPr>
          </w:p>
        </w:tc>
        <w:tc>
          <w:tcPr>
            <w:tcW w:w="4300" w:type="pct"/>
          </w:tcPr>
          <w:p w14:paraId="7C619E5A" w14:textId="14C109D4"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4804E8AB" w14:textId="68DC4B3D"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3</w:t>
            </w:r>
            <w:r>
              <w:fldChar w:fldCharType="end"/>
            </w:r>
            <w:r>
              <w:t>)</w:t>
            </w:r>
          </w:p>
        </w:tc>
      </w:tr>
    </w:tbl>
    <w:p w14:paraId="5F30737D" w14:textId="1874A9DD" w:rsidR="001A6EFA" w:rsidRPr="001A6EFA" w:rsidRDefault="001A6EFA" w:rsidP="002570E4"/>
    <w:p w14:paraId="3B06310A" w14:textId="519F1C78" w:rsidR="001A6EFA" w:rsidRDefault="00943191" w:rsidP="00943191">
      <w:pPr>
        <w:ind w:firstLine="0"/>
      </w:pPr>
      <w:r>
        <w:t>w</w:t>
      </w:r>
      <w:r w:rsidR="001A6EFA">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rsidR="001A6EFA">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1A6EFA">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1A6EFA">
        <w:t xml:space="preserve"> is an indicator variable for whether the observation is in the post- or pre implementation period</w:t>
      </w:r>
      <w:r w:rsidR="00817C94">
        <w:t xml:space="preserve">. </w:t>
      </w:r>
      <m:oMath>
        <m:r>
          <w:rPr>
            <w:rFonts w:ascii="Cambria Math" w:hAnsi="Cambria Math"/>
          </w:rPr>
          <m:t>δ</m:t>
        </m:r>
      </m:oMath>
      <w:r w:rsidR="00817C94">
        <w:t xml:space="preserve"> is the parameter of interest.</w:t>
      </w:r>
    </w:p>
    <w:p w14:paraId="0455C23C" w14:textId="484F785F" w:rsidR="00817C94" w:rsidRPr="00A6337A" w:rsidRDefault="00817C94" w:rsidP="002570E4">
      <w:r>
        <w:t xml:space="preserve">For the identification strategy to be valid, the underlying variables must follow parallel trends if there was no intervention. I visually test this by </w:t>
      </w:r>
      <w:r w:rsidR="00551244">
        <w:t xml:space="preserve">plotting the time-series of the relative spread, Amihud measure, Roll measure and the two price dispersion measures for the twenty trading days before the period of the study. Figure __ shows the path of this variable for 2-year, 5-year, and 10-year contracts for the US-dollar and Canadian-dollar denominated markets. As in the case for the price premium, the </w:t>
      </w:r>
      <w:r w:rsidR="00DB3BA3">
        <w:t xml:space="preserve">liquidity measures in the </w:t>
      </w:r>
      <w:r w:rsidR="00551244">
        <w:t>US and Canadian contracts generally follow a parallel trend before the implementation of the clearing mandate</w:t>
      </w:r>
      <w:r w:rsidR="00DB3BA3">
        <w:t>.</w:t>
      </w:r>
    </w:p>
    <w:p w14:paraId="6BB52863" w14:textId="760D00C0" w:rsidR="005A5A35" w:rsidRDefault="005A5A35" w:rsidP="00AB12F9">
      <w:pPr>
        <w:pStyle w:val="Heading2"/>
      </w:pPr>
      <w:r>
        <w:lastRenderedPageBreak/>
        <w:t>Volatility</w:t>
      </w:r>
    </w:p>
    <w:p w14:paraId="5362A515" w14:textId="6A638F8D" w:rsidR="001234EE" w:rsidRDefault="00F05299" w:rsidP="001234EE">
      <w:r>
        <w:t>As is common practice in literature, I use the realized volatility as my measure of volatility.</w:t>
      </w:r>
      <w:r w:rsidR="00A04EBB">
        <w:t xml:space="preserve"> </w:t>
      </w:r>
      <w:r w:rsidR="00492712">
        <w:t xml:space="preserve">If </w:t>
      </w:r>
      <w:r w:rsidR="003439E1">
        <w:t xml:space="preserve">the return </w:t>
      </w:r>
      <w:r w:rsidR="00492712">
        <w:t xml:space="preserve">on an asset in the </w:t>
      </w:r>
      <w:r w:rsidR="003439E1">
        <w:t xml:space="preserve">period </w:t>
      </w:r>
      <m:oMath>
        <m:r>
          <w:rPr>
            <w:rFonts w:ascii="Cambria Math" w:hAnsi="Cambria Math"/>
          </w:rPr>
          <m:t>[t-1, t]</m:t>
        </m:r>
      </m:oMath>
      <w:r w:rsidR="003439E1">
        <w:t xml:space="preserve"> </w:t>
      </w:r>
      <w:r w:rsidR="00492712">
        <w:t xml:space="preserve">is defined as </w:t>
      </w:r>
      <w:proofErr w:type="spellStart"/>
      <w:r w:rsidR="003439E1">
        <w:t>as</w:t>
      </w:r>
      <w:proofErr w:type="spellEnd"/>
      <w:r w:rsidR="00A04EB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68DBB68" w14:textId="77777777" w:rsidTr="008652DB">
        <w:tc>
          <w:tcPr>
            <w:tcW w:w="350" w:type="pct"/>
          </w:tcPr>
          <w:p w14:paraId="233BC86B" w14:textId="77777777" w:rsidR="00F165F2" w:rsidRDefault="00F165F2" w:rsidP="008D1C73">
            <w:pPr>
              <w:ind w:firstLine="0"/>
            </w:pPr>
          </w:p>
        </w:tc>
        <w:tc>
          <w:tcPr>
            <w:tcW w:w="4300" w:type="pct"/>
          </w:tcPr>
          <w:p w14:paraId="47847668" w14:textId="4501955F"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3FBF3CD6" w14:textId="499DC77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4</w:t>
            </w:r>
            <w:r>
              <w:fldChar w:fldCharType="end"/>
            </w:r>
            <w:r>
              <w:t>)</w:t>
            </w:r>
          </w:p>
        </w:tc>
      </w:tr>
    </w:tbl>
    <w:p w14:paraId="5A12F79D" w14:textId="105C0E06" w:rsidR="00A04EBB" w:rsidRPr="00A04EBB" w:rsidRDefault="00A04EBB" w:rsidP="001234EE"/>
    <w:p w14:paraId="54C6E07C" w14:textId="51BE40E9" w:rsidR="00A04EBB" w:rsidRDefault="00A04EBB" w:rsidP="001234EE">
      <w:r>
        <w:t xml:space="preserve">The </w:t>
      </w:r>
      <w:r w:rsidR="00492712">
        <w:t xml:space="preserve">(annualized) </w:t>
      </w:r>
      <w:r w:rsidR="003439E1">
        <w:t>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7F31ED5" w14:textId="77777777" w:rsidTr="008652DB">
        <w:tc>
          <w:tcPr>
            <w:tcW w:w="350" w:type="pct"/>
          </w:tcPr>
          <w:p w14:paraId="71EBB330" w14:textId="77777777" w:rsidR="00F165F2" w:rsidRDefault="00F165F2" w:rsidP="008D1C73">
            <w:pPr>
              <w:ind w:firstLine="0"/>
            </w:pPr>
          </w:p>
        </w:tc>
        <w:tc>
          <w:tcPr>
            <w:tcW w:w="4300" w:type="pct"/>
          </w:tcPr>
          <w:p w14:paraId="7A46350A" w14:textId="5E2F6291" w:rsidR="00F165F2" w:rsidRPr="008652DB" w:rsidRDefault="00F165F2" w:rsidP="008D1C73">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726DC388" w14:textId="1C61CBF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5</w:t>
            </w:r>
            <w:r>
              <w:fldChar w:fldCharType="end"/>
            </w:r>
            <w:r>
              <w:t>)</w:t>
            </w:r>
          </w:p>
        </w:tc>
      </w:tr>
    </w:tbl>
    <w:p w14:paraId="4B50C211" w14:textId="64B0296D" w:rsidR="003439E1" w:rsidRPr="003439E1" w:rsidRDefault="00492712" w:rsidP="00492712">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5EBC1127" w14:textId="06A5D5AD" w:rsidR="00A669F6" w:rsidRDefault="003439E1" w:rsidP="00DB3BA3">
      <w:r>
        <w:t>For each trading day, I select contracts with “whole number tenor years” between 1 and 10 years</w:t>
      </w:r>
      <w:r w:rsidR="00470F75">
        <w:t xml:space="preserve"> (that is, I exclude contracts that are “partial years” such as 18-, 21- and 30-month contracts)</w:t>
      </w:r>
      <w:r>
        <w:t>, as well as 15</w:t>
      </w:r>
      <w:r w:rsidR="00470F75">
        <w:t>-</w:t>
      </w:r>
      <w:r>
        <w:t xml:space="preserve"> and 30</w:t>
      </w:r>
      <w:r w:rsidR="00470F75">
        <w:t>-</w:t>
      </w:r>
      <w:r>
        <w:t>year</w:t>
      </w:r>
      <w:r w:rsidR="00470F75">
        <w:t xml:space="preserve"> contracts</w:t>
      </w:r>
      <w:r>
        <w:t xml:space="preserve">. For </w:t>
      </w:r>
      <w:r w:rsidR="00470F75">
        <w:t xml:space="preserve">the </w:t>
      </w:r>
      <w:r>
        <w:t xml:space="preserve">Canadian </w:t>
      </w:r>
      <w:r w:rsidR="00470F75">
        <w:t>market</w:t>
      </w:r>
      <w:r>
        <w:t xml:space="preserve">, these are the most </w:t>
      </w:r>
      <w:r w:rsidR="00DB3BA3">
        <w:t>actively traded</w:t>
      </w:r>
      <w:r w:rsidR="00A669F6">
        <w:t xml:space="preserve"> contracts</w:t>
      </w:r>
      <w:r w:rsidR="00470F75">
        <w:t>. C</w:t>
      </w:r>
      <w:r w:rsidR="00A669F6">
        <w:t>alculating volatility requires several observations</w:t>
      </w:r>
      <w:r w:rsidR="00470F75">
        <w:t xml:space="preserve"> of each tenor for each trading day. </w:t>
      </w:r>
      <w:r w:rsidR="00766098">
        <w:t xml:space="preserve">I group contracts by currency, tenor, and trading day (I exclude the Memorial Day and Labor Day holidays as too few contracts are traded on those days to calculate </w:t>
      </w:r>
      <w:r w:rsidR="00DB3BA3">
        <w:t>realized volatility</w:t>
      </w:r>
      <w:r w:rsidR="00766098">
        <w:t>). The filtered dataset captures 90% of Canadian contracts traded during the period of the study, and I can calculate volatility of several tenors for each trading day</w:t>
      </w:r>
      <w:r w:rsidR="00DB3BA3">
        <w:rPr>
          <w:rStyle w:val="FootnoteReference"/>
        </w:rPr>
        <w:footnoteReference w:id="4"/>
      </w:r>
      <w:r w:rsidR="00766098">
        <w:t>. However, f</w:t>
      </w:r>
      <w:r w:rsidR="00470F75">
        <w:t xml:space="preserve">or several tenors (such as 4-year, 6-year, 8-year and 9-year contracts), no trades </w:t>
      </w:r>
      <w:r w:rsidR="002E6266">
        <w:t xml:space="preserve">or only one </w:t>
      </w:r>
      <w:r w:rsidR="00E139B4">
        <w:t xml:space="preserve">or two </w:t>
      </w:r>
      <w:r w:rsidR="002E6266">
        <w:t>trade</w:t>
      </w:r>
      <w:r w:rsidR="00E139B4">
        <w:t>s</w:t>
      </w:r>
      <w:r w:rsidR="002E6266">
        <w:t xml:space="preserve"> </w:t>
      </w:r>
      <w:r w:rsidR="00470F75">
        <w:t>occur in the Canadian market on certain dates</w:t>
      </w:r>
      <w:r w:rsidR="00DB3BA3">
        <w:t>,</w:t>
      </w:r>
      <w:r w:rsidR="00766098">
        <w:t xml:space="preserve"> and </w:t>
      </w:r>
      <w:r w:rsidR="002E6266">
        <w:t>I cannot calculate the volatility measure for that tenor for the Canadian</w:t>
      </w:r>
      <w:r w:rsidR="00DB3BA3">
        <w:t xml:space="preserve">-dollar denominated contract </w:t>
      </w:r>
      <w:r w:rsidR="002E6266">
        <w:t>on that trading date.</w:t>
      </w:r>
      <w:r w:rsidR="00DB3BA3">
        <w:t xml:space="preserve"> </w:t>
      </w:r>
      <w:r w:rsidR="00FF16CD">
        <w:t xml:space="preserve">Ideally, I would have 24 observations </w:t>
      </w:r>
      <w:r w:rsidR="00DB3BA3">
        <w:t xml:space="preserve">for each of the 58 trading days </w:t>
      </w:r>
      <w:r w:rsidR="00FF16CD">
        <w:t>(one for each currency, for each tenor between 1 and 10 years, 15 years, and 30 years). However</w:t>
      </w:r>
      <w:r w:rsidR="00DB3BA3">
        <w:t xml:space="preserve">, since </w:t>
      </w:r>
      <w:r w:rsidR="00FF16CD">
        <w:t>no Canadian contract of a particular tenor is traded</w:t>
      </w:r>
      <w:r w:rsidR="00DB3BA3">
        <w:t xml:space="preserve"> on certain dates</w:t>
      </w:r>
      <w:r w:rsidR="00FF16CD">
        <w:t xml:space="preserve">, I end up with </w:t>
      </w:r>
      <w:r w:rsidR="002E6266">
        <w:t xml:space="preserve">914 </w:t>
      </w:r>
      <w:r w:rsidR="00FF16CD">
        <w:t>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B3291" w14:paraId="3EBC802E" w14:textId="77777777" w:rsidTr="008652DB">
        <w:tc>
          <w:tcPr>
            <w:tcW w:w="350" w:type="pct"/>
          </w:tcPr>
          <w:p w14:paraId="57460DF8" w14:textId="77777777" w:rsidR="004B3291" w:rsidRDefault="004B3291" w:rsidP="008D1C73">
            <w:pPr>
              <w:ind w:firstLine="0"/>
            </w:pPr>
          </w:p>
        </w:tc>
        <w:tc>
          <w:tcPr>
            <w:tcW w:w="4300" w:type="pct"/>
          </w:tcPr>
          <w:p w14:paraId="3592D3C9" w14:textId="3D84AD94" w:rsidR="004B3291" w:rsidRPr="008652DB" w:rsidRDefault="004B3291" w:rsidP="008D1C73">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5CD3A70D" w14:textId="7213F27C" w:rsidR="004B3291" w:rsidRDefault="004B3291" w:rsidP="008652DB">
            <w:pPr>
              <w:pStyle w:val="Caption"/>
              <w:keepNext/>
              <w:jc w:val="right"/>
            </w:pPr>
            <w:r>
              <w:t>(</w:t>
            </w:r>
            <w:r>
              <w:fldChar w:fldCharType="begin"/>
            </w:r>
            <w:r>
              <w:instrText xml:space="preserve"> SEQ Equation \* ARABIC </w:instrText>
            </w:r>
            <w:r>
              <w:fldChar w:fldCharType="separate"/>
            </w:r>
            <w:r w:rsidR="00943191">
              <w:rPr>
                <w:noProof/>
              </w:rPr>
              <w:t>36</w:t>
            </w:r>
            <w:r>
              <w:fldChar w:fldCharType="end"/>
            </w:r>
            <w:r>
              <w:t>)</w:t>
            </w:r>
          </w:p>
        </w:tc>
      </w:tr>
    </w:tbl>
    <w:p w14:paraId="0553F68F" w14:textId="6694030E" w:rsidR="00FF16CD" w:rsidRPr="00FF16CD" w:rsidRDefault="00FF16CD" w:rsidP="001234EE"/>
    <w:p w14:paraId="3CD475E6" w14:textId="7CCF56BD" w:rsidR="00FF16CD" w:rsidRDefault="00943191" w:rsidP="00943191">
      <w:pPr>
        <w:ind w:firstLine="0"/>
      </w:pPr>
      <w:r>
        <w:t>w</w:t>
      </w:r>
      <w:r w:rsidR="00FF16CD">
        <w:t xml:space="preserve">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rsidR="00E139B4">
        <w:t xml:space="preserve"> is the realized variance for contract specification </w:t>
      </w:r>
      <m:oMath>
        <m:r>
          <w:rPr>
            <w:rFonts w:ascii="Cambria Math" w:hAnsi="Cambria Math"/>
          </w:rPr>
          <m:t>i</m:t>
        </m:r>
      </m:oMath>
      <w:r w:rsidR="00E139B4">
        <w:t xml:space="preserve"> in period </w:t>
      </w:r>
      <m:oMath>
        <m:r>
          <w:rPr>
            <w:rFonts w:ascii="Cambria Math" w:hAnsi="Cambria Math"/>
          </w:rPr>
          <m:t xml:space="preserve">t </m:t>
        </m:r>
      </m:oMath>
      <w:r w:rsidR="00E139B4">
        <w:t xml:space="preserve">and the rest of the variables are as described in the liquidity section. </w:t>
      </w:r>
      <m:oMath>
        <m:r>
          <w:rPr>
            <w:rFonts w:ascii="Cambria Math" w:hAnsi="Cambria Math"/>
          </w:rPr>
          <m:t>δ</m:t>
        </m:r>
      </m:oMath>
      <w:r w:rsidR="00F558CC">
        <w:t xml:space="preserve"> </w:t>
      </w:r>
      <w:r w:rsidR="00FF16CD">
        <w:t>(the interaction between group and pre/post-treatment period) is the parameter of interest.</w:t>
      </w:r>
    </w:p>
    <w:p w14:paraId="40937432" w14:textId="36E5E601" w:rsidR="00F558CC" w:rsidRPr="00F05299" w:rsidRDefault="00F558CC" w:rsidP="001234EE">
      <w:r>
        <w:t xml:space="preserve">As with the other difference-in-differences specification, </w:t>
      </w:r>
      <w:r w:rsidR="007E0CF8">
        <w:t>for</w:t>
      </w:r>
      <w:r>
        <w:t xml:space="preserve"> the identification strategy to be valid, the two groups need to follow parallel trend</w:t>
      </w:r>
      <w:r w:rsidR="007E0CF8">
        <w:t>s</w:t>
      </w:r>
      <w:r>
        <w:t xml:space="preserve"> in the absence of </w:t>
      </w:r>
      <w:r w:rsidR="007E0CF8">
        <w:t>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517154C7" w14:textId="4EC87616" w:rsidR="00A96B98" w:rsidRDefault="00A96B98" w:rsidP="009C0453">
      <w:pPr>
        <w:pStyle w:val="Heading1"/>
        <w:numPr>
          <w:ilvl w:val="0"/>
          <w:numId w:val="33"/>
        </w:numPr>
      </w:pPr>
      <w:bookmarkStart w:id="11" w:name="_Ref157719326"/>
      <w:r>
        <w:t>Data</w:t>
      </w:r>
      <w:bookmarkEnd w:id="11"/>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xml:space="preserve">) and </w:t>
      </w:r>
      <w:r w:rsidR="005356E2" w:rsidRPr="0004387C">
        <w:lastRenderedPageBreak/>
        <w:t>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306B466A"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43191">
        <w:t xml:space="preserve">Table </w:t>
      </w:r>
      <w:r w:rsidR="00943191">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w:t>
      </w:r>
      <w:r w:rsidR="00531890">
        <w:lastRenderedPageBreak/>
        <w:t xml:space="preserve">my constructed curve and comparing against calculations by Bloomberg SWPM function. I </w:t>
      </w:r>
      <w:r w:rsidR="0038485E">
        <w:t>can</w:t>
      </w:r>
      <w:r w:rsidR="00531890">
        <w:t xml:space="preserve"> match the output of SWPM up to 4 decimal places.</w:t>
      </w:r>
    </w:p>
    <w:p w14:paraId="668A5947" w14:textId="393F97D5"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w:t>
      </w:r>
      <w:proofErr w:type="gramStart"/>
      <w:r w:rsidR="009373A0">
        <w:t>actually be</w:t>
      </w:r>
      <w:proofErr w:type="gramEnd"/>
      <w:r w:rsidR="009373A0">
        <w:t xml:space="preserve"> classified as a</w:t>
      </w:r>
      <w:r w:rsidR="00943191">
        <w:t>n</w:t>
      </w:r>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43191" w:rsidRPr="0004387C">
        <w:rPr>
          <w:color w:val="000000" w:themeColor="text1"/>
        </w:rPr>
        <w:t xml:space="preserve">Table </w:t>
      </w:r>
      <w:r w:rsidR="00943191">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C2B2211" w:rsidR="005F746F" w:rsidRDefault="005F746F" w:rsidP="00031822">
      <w:r>
        <w:fldChar w:fldCharType="begin"/>
      </w:r>
      <w:r>
        <w:instrText xml:space="preserve"> REF _Ref160966456 \h </w:instrText>
      </w:r>
      <w:r>
        <w:fldChar w:fldCharType="separate"/>
      </w:r>
      <w:r w:rsidR="00943191">
        <w:t xml:space="preserve">Table </w:t>
      </w:r>
      <w:r w:rsidR="00943191">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3F608438" w:rsidR="00AE2A76" w:rsidRDefault="00AA454A" w:rsidP="00640DD5">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w:t>
      </w:r>
      <w:r w:rsidR="00841768">
        <w:lastRenderedPageBreak/>
        <w:t xml:space="preserve">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4E60527" w14:textId="77777777" w:rsidR="008F2992" w:rsidRDefault="008F2992" w:rsidP="008F2992"/>
    <w:p w14:paraId="451E3332" w14:textId="1369D42D" w:rsidR="00180890" w:rsidRDefault="00180890" w:rsidP="00C66CC2">
      <w:pPr>
        <w:pStyle w:val="Caption"/>
        <w:jc w:val="center"/>
      </w:pPr>
      <w:bookmarkStart w:id="12" w:name="_Ref160808244"/>
      <w:r>
        <w:t xml:space="preserve">Table </w:t>
      </w:r>
      <w:r>
        <w:fldChar w:fldCharType="begin"/>
      </w:r>
      <w:r>
        <w:instrText xml:space="preserve"> SEQ Table \* ARABIC </w:instrText>
      </w:r>
      <w:r>
        <w:fldChar w:fldCharType="separate"/>
      </w:r>
      <w:r w:rsidR="00943191">
        <w:rPr>
          <w:noProof/>
        </w:rPr>
        <w:t>3</w:t>
      </w:r>
      <w:r>
        <w:fldChar w:fldCharType="end"/>
      </w:r>
      <w:bookmarkEnd w:id="12"/>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64B9E88B" w14:textId="0F42DC15" w:rsidR="00AE2A76" w:rsidRPr="0004387C" w:rsidRDefault="00AE2A76" w:rsidP="00640DD5">
      <w:pPr>
        <w:spacing w:line="240" w:lineRule="auto"/>
        <w:ind w:firstLine="0"/>
        <w:jc w:val="left"/>
      </w:pPr>
    </w:p>
    <w:p w14:paraId="648FED74" w14:textId="6BB16B93" w:rsidR="008A79F1" w:rsidRDefault="008A79F1" w:rsidP="00031822">
      <w:pPr>
        <w:pStyle w:val="Caption"/>
        <w:keepNext/>
        <w:jc w:val="center"/>
        <w:rPr>
          <w:noProof/>
          <w:color w:val="000000" w:themeColor="text1"/>
        </w:rPr>
      </w:pPr>
      <w:bookmarkStart w:id="13"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943191">
        <w:rPr>
          <w:noProof/>
          <w:color w:val="000000" w:themeColor="text1"/>
        </w:rPr>
        <w:t>4</w:t>
      </w:r>
      <w:r w:rsidRPr="0004387C">
        <w:rPr>
          <w:noProof/>
          <w:color w:val="000000" w:themeColor="text1"/>
        </w:rPr>
        <w:fldChar w:fldCharType="end"/>
      </w:r>
      <w:bookmarkEnd w:id="13"/>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12E19475" w14:textId="77777777" w:rsidR="00C66CC2" w:rsidRDefault="00C66CC2">
      <w:pPr>
        <w:spacing w:line="240" w:lineRule="auto"/>
        <w:ind w:firstLine="0"/>
        <w:jc w:val="left"/>
        <w:rPr>
          <w:color w:val="000000" w:themeColor="text1"/>
        </w:rPr>
      </w:pPr>
    </w:p>
    <w:p w14:paraId="21783889" w14:textId="657549B2" w:rsidR="005F746F" w:rsidRDefault="005F746F" w:rsidP="00C66CC2">
      <w:pPr>
        <w:pStyle w:val="Caption"/>
        <w:keepNext/>
        <w:jc w:val="center"/>
      </w:pPr>
      <w:bookmarkStart w:id="14" w:name="_Ref160966456"/>
      <w:r>
        <w:t xml:space="preserve">Table </w:t>
      </w:r>
      <w:r>
        <w:fldChar w:fldCharType="begin"/>
      </w:r>
      <w:r>
        <w:instrText xml:space="preserve"> SEQ Table \* ARABIC </w:instrText>
      </w:r>
      <w:r>
        <w:fldChar w:fldCharType="separate"/>
      </w:r>
      <w:r w:rsidR="00943191">
        <w:rPr>
          <w:noProof/>
        </w:rPr>
        <w:t>5</w:t>
      </w:r>
      <w:r>
        <w:fldChar w:fldCharType="end"/>
      </w:r>
      <w:bookmarkEnd w:id="14"/>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4632ABA3" w:rsidR="00C66CC2" w:rsidRDefault="00C66CC2" w:rsidP="00C66CC2">
      <w:pPr>
        <w:spacing w:line="240" w:lineRule="auto"/>
        <w:ind w:firstLine="0"/>
        <w:jc w:val="left"/>
        <w:rPr>
          <w:color w:val="000000" w:themeColor="text1"/>
        </w:rPr>
      </w:pPr>
    </w:p>
    <w:p w14:paraId="3C87E4A9" w14:textId="2DF31044" w:rsidR="00A96B98" w:rsidRPr="0004387C" w:rsidRDefault="00A96B98" w:rsidP="009C0453">
      <w:pPr>
        <w:pStyle w:val="Heading1"/>
        <w:numPr>
          <w:ilvl w:val="0"/>
          <w:numId w:val="33"/>
        </w:numPr>
      </w:pPr>
      <w:bookmarkStart w:id="15" w:name="_Ref157719497"/>
      <w:r w:rsidRPr="00D024F1">
        <w:t>Results</w:t>
      </w:r>
      <w:bookmarkEnd w:id="15"/>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1EB319AE" w:rsidR="00A03CBF" w:rsidRDefault="00A03CBF" w:rsidP="00031822">
      <w:r>
        <w:fldChar w:fldCharType="begin"/>
      </w:r>
      <w:r>
        <w:instrText xml:space="preserve"> REF _Ref149507984 \h </w:instrText>
      </w:r>
      <w:r w:rsidR="00031822">
        <w:instrText xml:space="preserve"> \* MERGEFORMAT </w:instrText>
      </w:r>
      <w:r>
        <w:fldChar w:fldCharType="separate"/>
      </w:r>
      <w:r w:rsidR="00943191">
        <w:t xml:space="preserve">Table </w:t>
      </w:r>
      <w:r w:rsidR="00943191">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6DFF7964"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w:t>
      </w:r>
      <w:r w:rsidR="00FE7E8B">
        <w:lastRenderedPageBreak/>
        <w:t>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p>
    <w:p w14:paraId="1F049E33" w14:textId="6C2552FA" w:rsidR="007C0BF5" w:rsidRDefault="004050F2" w:rsidP="00031822">
      <w:r>
        <w:fldChar w:fldCharType="begin"/>
      </w:r>
      <w:r>
        <w:instrText xml:space="preserve"> REF _Ref149509644 \h </w:instrText>
      </w:r>
      <w:r w:rsidR="00031822">
        <w:instrText xml:space="preserve"> \* MERGEFORMAT </w:instrText>
      </w:r>
      <w:r>
        <w:fldChar w:fldCharType="separate"/>
      </w:r>
      <w:r w:rsidR="00943191">
        <w:t xml:space="preserve">Table </w:t>
      </w:r>
      <w:r w:rsidR="00943191">
        <w:rPr>
          <w:noProof/>
        </w:rPr>
        <w:t>7</w:t>
      </w:r>
      <w:r>
        <w:fldChar w:fldCharType="end"/>
      </w:r>
      <w:r>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6AF4EB38" w:rsidR="008D236B" w:rsidRDefault="008D236B" w:rsidP="00042905">
      <w:r>
        <w:fldChar w:fldCharType="begin"/>
      </w:r>
      <w:r>
        <w:instrText xml:space="preserve"> REF _Ref161098891 \h </w:instrText>
      </w:r>
      <w:r>
        <w:fldChar w:fldCharType="separate"/>
      </w:r>
      <w:r w:rsidR="00943191">
        <w:t xml:space="preserve">Table </w:t>
      </w:r>
      <w:r w:rsidR="00943191">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13 and </w:t>
      </w:r>
      <w:r w:rsidR="00700AF9">
        <w:t xml:space="preserve">Aug 12. </w:t>
      </w:r>
      <w:r w:rsidR="00042905">
        <w:t>T</w:t>
      </w:r>
      <w:r w:rsidR="00700AF9">
        <w:t xml:space="preserve">he results do not show any effect from this placebo </w:t>
      </w:r>
      <w:proofErr w:type="spellStart"/>
      <w:r w:rsidR="00700AF9">
        <w:t>DiD</w:t>
      </w:r>
      <w:proofErr w:type="spellEnd"/>
      <w:r w:rsidR="00700AF9">
        <w:t xml:space="preserve">, further strengthening our belief that the increase in premia seen in the actual </w:t>
      </w:r>
      <w:proofErr w:type="spellStart"/>
      <w:r w:rsidR="00700AF9">
        <w:t>DiD</w:t>
      </w:r>
      <w:proofErr w:type="spellEnd"/>
      <w:r w:rsidR="00700AF9">
        <w:t xml:space="preserve"> is real.</w:t>
      </w:r>
    </w:p>
    <w:p w14:paraId="1562322B" w14:textId="3737C598" w:rsidR="005B5046" w:rsidRDefault="00042905" w:rsidP="004B2BEF">
      <w:r>
        <w:t xml:space="preserve">Table __ shows the results </w:t>
      </w:r>
      <w:r w:rsidR="004B2BEF">
        <w:t xml:space="preserve">of analyzing an alternative currency pair.  GBP-denominated contracts fell under the clearing mandate while CHF-denominated contracts did not. </w:t>
      </w:r>
      <w:proofErr w:type="gramStart"/>
      <w:r w:rsidR="004B2BEF">
        <w:t>Similar to</w:t>
      </w:r>
      <w:proofErr w:type="gramEnd"/>
      <w:r w:rsidR="004B2BEF">
        <w:t xml:space="preserve"> the USD-CAD comparison, GBP contracts show a ~7-8 bps rise in premia following the passage of the mandate.</w:t>
      </w:r>
    </w:p>
    <w:p w14:paraId="730BD612" w14:textId="02C5207E" w:rsidR="005B5046" w:rsidRDefault="005B5046" w:rsidP="00B002D8">
      <w:pPr>
        <w:pStyle w:val="Caption"/>
        <w:keepNext/>
      </w:pPr>
      <w:bookmarkStart w:id="16" w:name="_Ref160963634"/>
      <w:r>
        <w:t xml:space="preserve">Figure </w:t>
      </w:r>
      <w:r>
        <w:fldChar w:fldCharType="begin"/>
      </w:r>
      <w:r>
        <w:instrText xml:space="preserve"> SEQ Figure \* ARABIC </w:instrText>
      </w:r>
      <w:r>
        <w:fldChar w:fldCharType="separate"/>
      </w:r>
      <w:r w:rsidR="00943191">
        <w:rPr>
          <w:noProof/>
        </w:rPr>
        <w:t>4</w:t>
      </w:r>
      <w:r>
        <w:fldChar w:fldCharType="end"/>
      </w:r>
      <w:bookmarkEnd w:id="16"/>
      <w:r>
        <w:t xml:space="preserve">: Bloomberg Reported Swap Rates for USD and CAD denominated interest rate swaps. From left-to-right and top-to-bottom: 2-year swaps during phase 1 (implementation date Mar 11, 2014), phase 2 (implementation date June 10, 2013), and </w:t>
      </w:r>
      <w:r>
        <w:lastRenderedPageBreak/>
        <w:t>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283A7C55" w14:textId="77777777" w:rsidR="005B5046" w:rsidRDefault="005B5046" w:rsidP="004B2BEF">
      <w:pPr>
        <w:ind w:firstLine="0"/>
      </w:pPr>
    </w:p>
    <w:p w14:paraId="0DECA66E" w14:textId="38CF5E8E" w:rsidR="00A03CBF" w:rsidRDefault="00A03CBF" w:rsidP="00C66CC2">
      <w:pPr>
        <w:pStyle w:val="Caption"/>
        <w:keepNext/>
        <w:jc w:val="center"/>
      </w:pPr>
      <w:bookmarkStart w:id="17" w:name="_Ref149507984"/>
      <w:r>
        <w:t xml:space="preserve">Table </w:t>
      </w:r>
      <w:r>
        <w:fldChar w:fldCharType="begin"/>
      </w:r>
      <w:r>
        <w:instrText xml:space="preserve"> SEQ Table \* ARABIC </w:instrText>
      </w:r>
      <w:r>
        <w:fldChar w:fldCharType="separate"/>
      </w:r>
      <w:r w:rsidR="00943191">
        <w:rPr>
          <w:noProof/>
        </w:rPr>
        <w:t>6</w:t>
      </w:r>
      <w:r>
        <w:rPr>
          <w:noProof/>
        </w:rPr>
        <w:fldChar w:fldCharType="end"/>
      </w:r>
      <w:bookmarkEnd w:id="17"/>
      <w:r>
        <w:rPr>
          <w:noProof/>
        </w:rPr>
        <w:t xml:space="preserve"> Difference-in-Difference Result</w:t>
      </w:r>
    </w:p>
    <w:p w14:paraId="1FF6B0DE" w14:textId="77777777" w:rsidR="00E106E8" w:rsidRPr="00B254A1" w:rsidRDefault="00E106E8" w:rsidP="004B2BEF"/>
    <w:p w14:paraId="5179D58C" w14:textId="2506B742" w:rsidR="00A03CBF" w:rsidRDefault="00C66CC2" w:rsidP="00031822">
      <w:pPr>
        <w:jc w:val="center"/>
      </w:pPr>
      <w:r>
        <w:t>[Table 6 about here]</w:t>
      </w:r>
    </w:p>
    <w:p w14:paraId="20444B68" w14:textId="19031197" w:rsidR="00C66CC2" w:rsidRDefault="00C66CC2">
      <w:pPr>
        <w:spacing w:line="240" w:lineRule="auto"/>
        <w:ind w:firstLine="0"/>
        <w:jc w:val="left"/>
      </w:pPr>
    </w:p>
    <w:p w14:paraId="61E2A797" w14:textId="77777777" w:rsidR="00C66CC2" w:rsidRDefault="00C66CC2" w:rsidP="00031822">
      <w:pPr>
        <w:jc w:val="center"/>
      </w:pPr>
    </w:p>
    <w:p w14:paraId="5B61C362" w14:textId="2D8E4909" w:rsidR="004050F2" w:rsidRDefault="004050F2" w:rsidP="00C66CC2">
      <w:pPr>
        <w:pStyle w:val="Caption"/>
        <w:keepNext/>
        <w:jc w:val="center"/>
      </w:pPr>
      <w:bookmarkStart w:id="18" w:name="_Ref149509644"/>
      <w:r>
        <w:t xml:space="preserve">Table </w:t>
      </w:r>
      <w:r>
        <w:fldChar w:fldCharType="begin"/>
      </w:r>
      <w:r>
        <w:instrText xml:space="preserve"> SEQ Table \* ARABIC </w:instrText>
      </w:r>
      <w:r>
        <w:fldChar w:fldCharType="separate"/>
      </w:r>
      <w:r w:rsidR="00943191">
        <w:rPr>
          <w:noProof/>
        </w:rPr>
        <w:t>7</w:t>
      </w:r>
      <w:r>
        <w:rPr>
          <w:noProof/>
        </w:rPr>
        <w:fldChar w:fldCharType="end"/>
      </w:r>
      <w:bookmarkEnd w:id="18"/>
      <w:r>
        <w:rPr>
          <w:noProof/>
        </w:rPr>
        <w:t xml:space="preserve"> By Phase DiD Results</w:t>
      </w:r>
    </w:p>
    <w:p w14:paraId="0B05B2FA" w14:textId="77777777" w:rsidR="008D236B" w:rsidRPr="005A0301" w:rsidRDefault="008D236B" w:rsidP="004B2BEF"/>
    <w:p w14:paraId="359A0F22" w14:textId="671EA6E7" w:rsidR="008D236B" w:rsidRPr="005A0301" w:rsidRDefault="00C66CC2" w:rsidP="00640DD5">
      <w:pPr>
        <w:jc w:val="center"/>
      </w:pPr>
      <w:r>
        <w:t>[Table 7 about here]</w:t>
      </w:r>
    </w:p>
    <w:p w14:paraId="3672CE26" w14:textId="25C698DC" w:rsidR="008D236B" w:rsidRDefault="008D236B">
      <w:pPr>
        <w:spacing w:line="240" w:lineRule="auto"/>
        <w:ind w:firstLine="0"/>
        <w:jc w:val="left"/>
      </w:pPr>
    </w:p>
    <w:p w14:paraId="733FD803" w14:textId="77777777" w:rsidR="004050F2" w:rsidRDefault="004050F2" w:rsidP="00031822">
      <w:pPr>
        <w:jc w:val="center"/>
      </w:pPr>
    </w:p>
    <w:p w14:paraId="64A1D7B8" w14:textId="000DA923" w:rsidR="008D236B" w:rsidRPr="006D2BD0" w:rsidRDefault="008D236B" w:rsidP="00B002D8">
      <w:pPr>
        <w:pStyle w:val="Caption"/>
        <w:jc w:val="center"/>
        <w:rPr>
          <w:rFonts w:ascii="Courier New" w:hAnsi="Courier New" w:cs="Courier New"/>
          <w:sz w:val="21"/>
          <w:szCs w:val="21"/>
        </w:rPr>
      </w:pPr>
      <w:bookmarkStart w:id="19" w:name="_Ref161098891"/>
      <w:r>
        <w:t xml:space="preserve">Table </w:t>
      </w:r>
      <w:r>
        <w:fldChar w:fldCharType="begin"/>
      </w:r>
      <w:r>
        <w:instrText xml:space="preserve"> SEQ Table \* ARABIC </w:instrText>
      </w:r>
      <w:r>
        <w:fldChar w:fldCharType="separate"/>
      </w:r>
      <w:r w:rsidR="00943191">
        <w:rPr>
          <w:noProof/>
        </w:rPr>
        <w:t>8</w:t>
      </w:r>
      <w:r>
        <w:fldChar w:fldCharType="end"/>
      </w:r>
      <w:bookmarkEnd w:id="19"/>
      <w:r>
        <w:rPr>
          <w:noProof/>
        </w:rPr>
        <w:t xml:space="preserve"> Placebo difference-in-difference</w:t>
      </w:r>
    </w:p>
    <w:p w14:paraId="1DE20447" w14:textId="1A5764A4" w:rsidR="008D236B" w:rsidRDefault="00B002D8" w:rsidP="00640DD5">
      <w:pPr>
        <w:jc w:val="center"/>
      </w:pPr>
      <w:r>
        <w:t>[Table 8 about here]</w:t>
      </w:r>
    </w:p>
    <w:p w14:paraId="50CBABCA" w14:textId="4EE302F1" w:rsidR="00B002D8" w:rsidRDefault="00B002D8" w:rsidP="004B2BEF"/>
    <w:p w14:paraId="40466E11" w14:textId="610068B4" w:rsidR="002853F0" w:rsidRDefault="002853F0" w:rsidP="00AB12F9">
      <w:pPr>
        <w:pStyle w:val="Heading2"/>
      </w:pPr>
      <w:r>
        <w:t>Liquidity</w:t>
      </w:r>
    </w:p>
    <w:p w14:paraId="1AEA17CD" w14:textId="70E0707B" w:rsidR="003B16CA" w:rsidRDefault="004B2BEF" w:rsidP="00031822">
      <w:r>
        <w:t xml:space="preserve">Table 9 shows the results </w:t>
      </w:r>
      <w:r w:rsidR="003B16CA">
        <w:t>of difference-in-difference regression for the liquidity metric (bid-ask spread as a percentage of mid-price). Note that since the period of study is short (ten trading days before and ten trading after the clearing mandate implementation), and since liquidity is a “market wide”, rather than an individual contract-based measure, the opportunity to control for other variables that impact liquidity is limited. If a longer period were being studied, other variables that impact liquidity</w:t>
      </w:r>
      <w:r w:rsidR="001F696E">
        <w:t>,</w:t>
      </w:r>
      <w:r w:rsidR="003B16CA">
        <w:t xml:space="preserve"> such as monetary policy and credit availability could be added as controls. However, these variables do not change significantly during the short period studied.</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 xml:space="preserve">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w:t>
      </w:r>
      <w:r w:rsidR="001319F2">
        <w:lastRenderedPageBreak/>
        <w:t>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t>Price Volatility</w:t>
      </w:r>
    </w:p>
    <w:p w14:paraId="0F321A6C" w14:textId="6A8031CC" w:rsidR="002853F0" w:rsidRPr="002853F0" w:rsidRDefault="001319F2" w:rsidP="00031822">
      <w:r>
        <w:t xml:space="preserve">Table 10 shows the results of </w:t>
      </w:r>
      <w:r w:rsidR="00ED10A4">
        <w:t xml:space="preserve">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w:t>
      </w:r>
      <w:r w:rsidR="00892B9D">
        <w:t>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20" w:name="_Ref157719507"/>
      <w:r>
        <w:t>Conclusion</w:t>
      </w:r>
      <w:bookmarkEnd w:id="20"/>
    </w:p>
    <w:p w14:paraId="04B82C4A" w14:textId="3D7E79AC" w:rsidR="00AE2A76" w:rsidRDefault="00AE2A76" w:rsidP="00AE2A76">
      <w:r>
        <w:t>Conclusion goes here</w:t>
      </w:r>
    </w:p>
    <w:p w14:paraId="2F054196" w14:textId="77777777" w:rsidR="00B9115F" w:rsidRDefault="00B9115F" w:rsidP="00AE2A76"/>
    <w:p w14:paraId="013C1347" w14:textId="78BC429D" w:rsidR="00B9115F" w:rsidRDefault="00B9115F">
      <w:pPr>
        <w:spacing w:line="240" w:lineRule="auto"/>
        <w:ind w:firstLine="0"/>
        <w:jc w:val="left"/>
      </w:pPr>
      <w:r>
        <w:br w:type="page"/>
      </w:r>
    </w:p>
    <w:p w14:paraId="17259E34" w14:textId="77777777" w:rsidR="00CA0708" w:rsidRPr="00CA0708" w:rsidRDefault="00B9115F" w:rsidP="00CA0708">
      <w:pPr>
        <w:pStyle w:val="Bibliography"/>
      </w:pPr>
      <w:r>
        <w:lastRenderedPageBreak/>
        <w:fldChar w:fldCharType="begin"/>
      </w:r>
      <w:r w:rsidR="00D41525">
        <w:instrText xml:space="preserve"> ADDIN ZOTERO_BIBL {"uncited":[],"omitted":[],"custom":[]} CSL_BIBLIOGRAPHY </w:instrText>
      </w:r>
      <w:r>
        <w:fldChar w:fldCharType="separate"/>
      </w:r>
      <w:r w:rsidR="00CA0708" w:rsidRPr="00CA0708">
        <w:t xml:space="preserve">Allen, Franklin, and Douglas Gale. 2000. “Financial Contagion.” </w:t>
      </w:r>
      <w:r w:rsidR="00CA0708" w:rsidRPr="00CA0708">
        <w:rPr>
          <w:i/>
          <w:iCs/>
        </w:rPr>
        <w:t>Journal of Political Economy</w:t>
      </w:r>
      <w:r w:rsidR="00CA0708" w:rsidRPr="00CA0708">
        <w:t xml:space="preserve"> 108 (1): 1–33. https://doi.org/10.1086/262109.</w:t>
      </w:r>
    </w:p>
    <w:p w14:paraId="1932FF32" w14:textId="77777777" w:rsidR="00CA0708" w:rsidRPr="00CA0708" w:rsidRDefault="00CA0708" w:rsidP="00CA0708">
      <w:pPr>
        <w:pStyle w:val="Bibliography"/>
      </w:pPr>
      <w:r w:rsidRPr="00CA0708">
        <w:t>Allen, Franklin, and Douglas M. Gale. 2007. “An Introduction to Financial Crises.” SSRN Scholarly Paper. Rochester, NY. https://doi.org/10.2139/ssrn.1008311.</w:t>
      </w:r>
    </w:p>
    <w:p w14:paraId="5474CD85" w14:textId="77777777" w:rsidR="00CA0708" w:rsidRPr="00CA0708" w:rsidRDefault="00CA0708" w:rsidP="00CA0708">
      <w:pPr>
        <w:pStyle w:val="Bibliography"/>
      </w:pPr>
      <w:r w:rsidRPr="00CA0708">
        <w:t xml:space="preserve">Azad, A. S. M. Sohel, Victor Fang, and Chi-Hsiou Hung. 2012. “Linking the Interest Rate Swap Markets to the Macroeconomic Risk: The UK and Us Evidence.” </w:t>
      </w:r>
      <w:r w:rsidRPr="00CA0708">
        <w:rPr>
          <w:i/>
          <w:iCs/>
        </w:rPr>
        <w:t>International Review of Financial Analysis</w:t>
      </w:r>
      <w:r w:rsidRPr="00CA0708">
        <w:t xml:space="preserve"> 22 (April):38–47. https://doi.org/10.1016/j.irfa.2012.03.001.</w:t>
      </w:r>
    </w:p>
    <w:p w14:paraId="1FFD558A" w14:textId="77777777" w:rsidR="00CA0708" w:rsidRPr="00CA0708" w:rsidRDefault="00CA0708" w:rsidP="00CA0708">
      <w:pPr>
        <w:pStyle w:val="Bibliography"/>
      </w:pPr>
      <w:r w:rsidRPr="00CA0708">
        <w:t xml:space="preserve">Bebchuk, Lucian A., and Itay Goldstein. 2011. “Self-Fulfilling Credit Market Freezes.” </w:t>
      </w:r>
      <w:r w:rsidRPr="00CA0708">
        <w:rPr>
          <w:i/>
          <w:iCs/>
        </w:rPr>
        <w:t>The Review of Financial Studies</w:t>
      </w:r>
      <w:r w:rsidRPr="00CA0708">
        <w:t xml:space="preserve"> 24 (11): 3519–55. https://doi.org/10.1093/rfs/hhr086.</w:t>
      </w:r>
    </w:p>
    <w:p w14:paraId="54C74A07" w14:textId="77777777" w:rsidR="00CA0708" w:rsidRPr="00CA0708" w:rsidRDefault="00CA0708" w:rsidP="00CA0708">
      <w:pPr>
        <w:pStyle w:val="Bibliography"/>
      </w:pPr>
      <w:r w:rsidRPr="00CA0708">
        <w:t>Benos, Evangelos, Wenqian Huang, Albert J. Menkveld, and Michalis Vasios. 2019. “The Cost of Clearing Fragmentation.” SSRN Scholarly Paper ID 3502465. Rochester, NY: Social Science Research Network. https://papers.ssrn.com/abstract=3502465.</w:t>
      </w:r>
    </w:p>
    <w:p w14:paraId="7C6FBF89" w14:textId="77777777" w:rsidR="00CA0708" w:rsidRPr="00CA0708" w:rsidRDefault="00CA0708" w:rsidP="00CA0708">
      <w:pPr>
        <w:pStyle w:val="Bibliography"/>
      </w:pPr>
      <w:r w:rsidRPr="00CA0708">
        <w:t xml:space="preserve">Benos, Evangelos, Richard Payne, and Michalis Vasios. 2020. “Centralized Trading, Transparency, and Interest Rate Swap Market Liquidity: Evidence from the Implementation of the Dodd–Frank Act.” </w:t>
      </w:r>
      <w:r w:rsidRPr="00CA0708">
        <w:rPr>
          <w:i/>
          <w:iCs/>
        </w:rPr>
        <w:t>Journal of Financial and Quantitative Analysis</w:t>
      </w:r>
      <w:r w:rsidRPr="00CA0708">
        <w:t xml:space="preserve"> 55 (1): 159–92. https://doi.org/10.1017/S0022109018001527.</w:t>
      </w:r>
    </w:p>
    <w:p w14:paraId="6613F888" w14:textId="77777777" w:rsidR="00CA0708" w:rsidRPr="00CA0708" w:rsidRDefault="00CA0708" w:rsidP="00CA0708">
      <w:pPr>
        <w:pStyle w:val="Bibliography"/>
      </w:pPr>
      <w:r w:rsidRPr="00CA0708">
        <w:t xml:space="preserve">Bernstein, Asaf, Eric Hughson, and Marc Weidenmier. 2019. “Counterparty Risk and the Establishment of the New York Stock Exchange Clearinghouse.” </w:t>
      </w:r>
      <w:r w:rsidRPr="00CA0708">
        <w:rPr>
          <w:i/>
          <w:iCs/>
        </w:rPr>
        <w:t>Journal of Political Economy</w:t>
      </w:r>
      <w:r w:rsidRPr="00CA0708">
        <w:t xml:space="preserve"> 127 (2): 689–729. https://doi.org/10.1086/701033.</w:t>
      </w:r>
    </w:p>
    <w:p w14:paraId="27326CB9" w14:textId="77777777" w:rsidR="00CA0708" w:rsidRPr="00CA0708" w:rsidRDefault="00CA0708" w:rsidP="00CA0708">
      <w:pPr>
        <w:pStyle w:val="Bibliography"/>
      </w:pPr>
      <w:r w:rsidRPr="00CA0708">
        <w:t xml:space="preserve">Biais, Bruno. 1993. “Price Formation and Equilibrium Liquidity in Fragmented and Centralized Markets.” </w:t>
      </w:r>
      <w:r w:rsidRPr="00CA0708">
        <w:rPr>
          <w:i/>
          <w:iCs/>
        </w:rPr>
        <w:t>The Journal of Finance</w:t>
      </w:r>
      <w:r w:rsidRPr="00CA0708">
        <w:t xml:space="preserve"> 48 (1): 157–85. https://doi.org/10.1111/j.1540-6261.1993.tb04705.x.</w:t>
      </w:r>
    </w:p>
    <w:p w14:paraId="5481BD96" w14:textId="77777777" w:rsidR="00CA0708" w:rsidRPr="00CA0708" w:rsidRDefault="00CA0708" w:rsidP="00CA0708">
      <w:pPr>
        <w:pStyle w:val="Bibliography"/>
      </w:pPr>
      <w:r w:rsidRPr="00CA0708">
        <w:t xml:space="preserve">Bicksler, James, and Andrew H. Chen. 1986. “An Economic Analysis of Interest Rate Swaps.” </w:t>
      </w:r>
      <w:r w:rsidRPr="00CA0708">
        <w:rPr>
          <w:i/>
          <w:iCs/>
        </w:rPr>
        <w:t>The Journal of Finance</w:t>
      </w:r>
      <w:r w:rsidRPr="00CA0708">
        <w:t xml:space="preserve"> 41 (3): 645–55. https://doi.org/10.2307/2328495.</w:t>
      </w:r>
    </w:p>
    <w:p w14:paraId="10530F2B" w14:textId="77777777" w:rsidR="00CA0708" w:rsidRPr="00CA0708" w:rsidRDefault="00CA0708" w:rsidP="00CA0708">
      <w:pPr>
        <w:pStyle w:val="Bibliography"/>
      </w:pPr>
      <w:r w:rsidRPr="00CA0708">
        <w:t>Bolandnazar, Mohammadreza. 2020. “The Market Structure of Dealer-to-Client Interest Rate Swaps.” SSRN Scholarly Paper 3752367. Rochester, NY: Social Science Research Network. https://doi.org/10.2139/ssrn.3752367.</w:t>
      </w:r>
    </w:p>
    <w:p w14:paraId="5D7998C5" w14:textId="77777777" w:rsidR="00CA0708" w:rsidRPr="00CA0708" w:rsidRDefault="00CA0708" w:rsidP="00CA0708">
      <w:pPr>
        <w:pStyle w:val="Bibliography"/>
      </w:pPr>
      <w:r w:rsidRPr="00CA0708">
        <w:t>Boudiaf, Ismael Alexander, Immo Frieden, and Martin Scheicher. 2024. “The Market Liquidity of Interest Rate Swaps.” SSRN Scholarly Paper. Rochester, NY. https://doi.org/10.2139/ssrn.4745740.</w:t>
      </w:r>
    </w:p>
    <w:p w14:paraId="1CE6A798" w14:textId="77777777" w:rsidR="00CA0708" w:rsidRPr="00CA0708" w:rsidRDefault="00CA0708" w:rsidP="00CA0708">
      <w:pPr>
        <w:pStyle w:val="Bibliography"/>
      </w:pPr>
      <w:r w:rsidRPr="00CA0708">
        <w:t xml:space="preserve">Brunnermeier, Markus K. 2009. “Deciphering the Liquidity and Credit Crunch 2007-2008.” </w:t>
      </w:r>
      <w:r w:rsidRPr="00CA0708">
        <w:rPr>
          <w:i/>
          <w:iCs/>
        </w:rPr>
        <w:t>Journal of Economic Perspectives</w:t>
      </w:r>
      <w:r w:rsidRPr="00CA0708">
        <w:t xml:space="preserve"> 23 (1): 77–100. https://doi.org/10.1257/jep.23.1.77.</w:t>
      </w:r>
    </w:p>
    <w:p w14:paraId="57B82685" w14:textId="77777777" w:rsidR="00CA0708" w:rsidRPr="00CA0708" w:rsidRDefault="00CA0708" w:rsidP="00CA0708">
      <w:pPr>
        <w:pStyle w:val="Bibliography"/>
      </w:pPr>
      <w:r w:rsidRPr="00CA0708">
        <w:t xml:space="preserve">Capponi, Agostino, and Martin Larsson. 2015. “Price Contagion through Balance Sheet Linkages.” </w:t>
      </w:r>
      <w:r w:rsidRPr="00CA0708">
        <w:rPr>
          <w:i/>
          <w:iCs/>
        </w:rPr>
        <w:t>The Review of Asset Pricing Studies</w:t>
      </w:r>
      <w:r w:rsidRPr="00CA0708">
        <w:t xml:space="preserve"> 5 (2): 227–53. https://doi.org/10.1093/rapstu/rav006.</w:t>
      </w:r>
    </w:p>
    <w:p w14:paraId="4EAA8DEA" w14:textId="77777777" w:rsidR="00CA0708" w:rsidRPr="00CA0708" w:rsidRDefault="00CA0708" w:rsidP="00CA0708">
      <w:pPr>
        <w:pStyle w:val="Bibliography"/>
      </w:pPr>
      <w:r w:rsidRPr="00CA0708">
        <w:t xml:space="preserve">Cifuentes, Rodrigo, Gianluigi Ferrucci, and Hyun Song Shin. 2005. “Liquidity Risk and Contagion.” </w:t>
      </w:r>
      <w:r w:rsidRPr="00CA0708">
        <w:rPr>
          <w:i/>
          <w:iCs/>
        </w:rPr>
        <w:t>Journal of the European Economic Association</w:t>
      </w:r>
      <w:r w:rsidRPr="00CA0708">
        <w:t xml:space="preserve"> 3 (2–3): 556–66. https://doi.org/10.1162/jeea.2005.3.2-3.556.</w:t>
      </w:r>
    </w:p>
    <w:p w14:paraId="00131C6F" w14:textId="77777777" w:rsidR="00CA0708" w:rsidRPr="00CA0708" w:rsidRDefault="00CA0708" w:rsidP="00CA0708">
      <w:pPr>
        <w:pStyle w:val="Bibliography"/>
      </w:pPr>
      <w:r w:rsidRPr="00CA0708">
        <w:t xml:space="preserve">Diamond, Douglas W., and Philip H. Dybvig. 1983. “Bank Runs, Deposit Insurance, and Liquidity.” </w:t>
      </w:r>
      <w:r w:rsidRPr="00CA0708">
        <w:rPr>
          <w:i/>
          <w:iCs/>
        </w:rPr>
        <w:t>Journal of Political Economy</w:t>
      </w:r>
      <w:r w:rsidRPr="00CA0708">
        <w:t xml:space="preserve"> 91 (3): 401–19. https://doi.org/10.1086/261155.</w:t>
      </w:r>
    </w:p>
    <w:p w14:paraId="78367A4E" w14:textId="77777777" w:rsidR="00CA0708" w:rsidRPr="00CA0708" w:rsidRDefault="00CA0708" w:rsidP="00CA0708">
      <w:pPr>
        <w:pStyle w:val="Bibliography"/>
      </w:pPr>
      <w:r w:rsidRPr="00CA0708">
        <w:t xml:space="preserve">Diamond, Douglas W., and Raghuram G. Rajan. 2011. “Fear of Fire Sales, Illiquidity Seeking, and Credit Freezes *.” </w:t>
      </w:r>
      <w:r w:rsidRPr="00CA0708">
        <w:rPr>
          <w:i/>
          <w:iCs/>
        </w:rPr>
        <w:t>The Quarterly Journal of Economics</w:t>
      </w:r>
      <w:r w:rsidRPr="00CA0708">
        <w:t xml:space="preserve"> 126 (2): 557–91. https://doi.org/10.1093/qje/qjr012.</w:t>
      </w:r>
    </w:p>
    <w:p w14:paraId="5CFEF414" w14:textId="77777777" w:rsidR="00CA0708" w:rsidRPr="00CA0708" w:rsidRDefault="00CA0708" w:rsidP="00CA0708">
      <w:pPr>
        <w:pStyle w:val="Bibliography"/>
      </w:pPr>
      <w:r w:rsidRPr="00CA0708">
        <w:t xml:space="preserve">Duffie, Darrell, and Haoxiang Zhu. 2011. “Does a Central Clearing Counterparty Reduce Counterparty Risk?” </w:t>
      </w:r>
      <w:r w:rsidRPr="00CA0708">
        <w:rPr>
          <w:i/>
          <w:iCs/>
        </w:rPr>
        <w:t>Review of Asset Pricing Studies</w:t>
      </w:r>
      <w:r w:rsidRPr="00CA0708">
        <w:t xml:space="preserve"> 1 (1): 74–95.</w:t>
      </w:r>
    </w:p>
    <w:p w14:paraId="3BE68067" w14:textId="77777777" w:rsidR="00CA0708" w:rsidRPr="00CA0708" w:rsidRDefault="00CA0708" w:rsidP="00CA0708">
      <w:pPr>
        <w:pStyle w:val="Bibliography"/>
      </w:pPr>
      <w:r w:rsidRPr="00CA0708">
        <w:lastRenderedPageBreak/>
        <w:t xml:space="preserve">Gai, Prasanna, and Sujit Kapadia. 2010. “Contagion in Financial Networks.” </w:t>
      </w:r>
      <w:r w:rsidRPr="00CA0708">
        <w:rPr>
          <w:i/>
          <w:iCs/>
        </w:rPr>
        <w:t>Proceedings of the Royal Society A: Mathematical, Physical and Engineering Sciences</w:t>
      </w:r>
      <w:r w:rsidRPr="00CA0708">
        <w:t xml:space="preserve"> 466 (2120): 2401–23. https://doi.org/10.1098/rspa.2009.0410.</w:t>
      </w:r>
    </w:p>
    <w:p w14:paraId="14D8C0CB" w14:textId="77777777" w:rsidR="00CA0708" w:rsidRPr="00CA0708" w:rsidRDefault="00CA0708" w:rsidP="00CA0708">
      <w:pPr>
        <w:pStyle w:val="Bibliography"/>
      </w:pPr>
      <w:r w:rsidRPr="00CA0708">
        <w:t xml:space="preserve">Greenwood, Robin, Augustin Landier, and David Thesmar. 2015. “Vulnerable Banks.” </w:t>
      </w:r>
      <w:r w:rsidRPr="00CA0708">
        <w:rPr>
          <w:i/>
          <w:iCs/>
        </w:rPr>
        <w:t>Journal of Financial Economics</w:t>
      </w:r>
      <w:r w:rsidRPr="00CA0708">
        <w:t xml:space="preserve"> 115 (3): 471–85. https://doi.org/10.1016/j.jfineco.2014.11.006.</w:t>
      </w:r>
    </w:p>
    <w:p w14:paraId="5A68E943" w14:textId="77777777" w:rsidR="00CA0708" w:rsidRPr="00CA0708" w:rsidRDefault="00CA0708" w:rsidP="00CA0708">
      <w:pPr>
        <w:pStyle w:val="Bibliography"/>
      </w:pPr>
      <w:r w:rsidRPr="00CA0708">
        <w:t xml:space="preserve">Jackson, Matthew O., and Agathe Pernoud. 2021. “Systemic Risk in Financial Networks: A Survey.” </w:t>
      </w:r>
      <w:r w:rsidRPr="00CA0708">
        <w:rPr>
          <w:i/>
          <w:iCs/>
        </w:rPr>
        <w:t>Annual Review of Economics</w:t>
      </w:r>
      <w:r w:rsidRPr="00CA0708">
        <w:t xml:space="preserve"> 13 (1): 171–202. https://doi.org/10.1146/annurev-economics-083120-111540.</w:t>
      </w:r>
    </w:p>
    <w:p w14:paraId="05C98E0E" w14:textId="77777777" w:rsidR="00CA0708" w:rsidRPr="00CA0708" w:rsidRDefault="00CA0708" w:rsidP="00CA0708">
      <w:pPr>
        <w:pStyle w:val="Bibliography"/>
      </w:pPr>
      <w:r w:rsidRPr="00CA0708">
        <w:t xml:space="preserve">Kiyotaki, Nobuhiro, and John Moore. 1997. “Credit Cycles.” </w:t>
      </w:r>
      <w:r w:rsidRPr="00CA0708">
        <w:rPr>
          <w:i/>
          <w:iCs/>
        </w:rPr>
        <w:t>Journal of Political Economy</w:t>
      </w:r>
      <w:r w:rsidRPr="00CA0708">
        <w:t xml:space="preserve"> 105 (2): 211–48. https://doi.org/10.1086/262072.</w:t>
      </w:r>
    </w:p>
    <w:p w14:paraId="205B52FB" w14:textId="77777777" w:rsidR="00CA0708" w:rsidRPr="00CA0708" w:rsidRDefault="00CA0708" w:rsidP="00CA0708">
      <w:pPr>
        <w:pStyle w:val="Bibliography"/>
      </w:pPr>
      <w:r w:rsidRPr="00CA0708">
        <w:t>Kleist, Karsten von, and C. Mallo. 2011. “OTC Derivatives Market Activity in the Second Half of 2010.” Bank of International Settlements. https://www.bis.org/publ/otc_hy1105.pdf.</w:t>
      </w:r>
    </w:p>
    <w:p w14:paraId="6A8B1AE2" w14:textId="77777777" w:rsidR="00CA0708" w:rsidRPr="00CA0708" w:rsidRDefault="00CA0708" w:rsidP="00CA0708">
      <w:pPr>
        <w:pStyle w:val="Bibliography"/>
      </w:pPr>
      <w:r w:rsidRPr="00CA0708">
        <w:t xml:space="preserve">Liu, Jun, Francis A. Longstaff, and Ravit E. Mandell. 2006. “The Market Price of Risk in Interest Rate Swaps: The Roles of Default and Liquidity Risks.” </w:t>
      </w:r>
      <w:r w:rsidRPr="00CA0708">
        <w:rPr>
          <w:i/>
          <w:iCs/>
        </w:rPr>
        <w:t>The Journal of Business</w:t>
      </w:r>
      <w:r w:rsidRPr="00CA0708">
        <w:t xml:space="preserve"> 79 (5): 2337–59. https://doi.org/10.1086/505237.</w:t>
      </w:r>
    </w:p>
    <w:p w14:paraId="759336AD" w14:textId="77777777" w:rsidR="00CA0708" w:rsidRPr="00CA0708" w:rsidRDefault="00CA0708" w:rsidP="00CA0708">
      <w:pPr>
        <w:pStyle w:val="Bibliography"/>
      </w:pPr>
      <w:r w:rsidRPr="00CA0708">
        <w:t xml:space="preserve">Loon, Yee Cheng, and Zhaodong Ken Zhong. 2014. “The Impact of Central Clearing on Counterparty Risk, Liquidity, and Trading: Evidence from the Credit Default Swap Market.” </w:t>
      </w:r>
      <w:r w:rsidRPr="00CA0708">
        <w:rPr>
          <w:i/>
          <w:iCs/>
        </w:rPr>
        <w:t>Journal of Financial Economics</w:t>
      </w:r>
      <w:r w:rsidRPr="00CA0708">
        <w:t xml:space="preserve"> 112 (1): 91–115. https://doi.org/10.1016/j.jfineco.2013.12.001.</w:t>
      </w:r>
    </w:p>
    <w:p w14:paraId="2BA57E3D" w14:textId="77777777" w:rsidR="00CA0708" w:rsidRPr="00CA0708" w:rsidRDefault="00CA0708" w:rsidP="00CA0708">
      <w:pPr>
        <w:pStyle w:val="Bibliography"/>
      </w:pPr>
      <w:r w:rsidRPr="00CA0708">
        <w:t xml:space="preserve">McPartland, John W. 2009. “Clearing and Settlement of Exchange Traded Derivatives.” </w:t>
      </w:r>
      <w:r w:rsidRPr="00CA0708">
        <w:rPr>
          <w:i/>
          <w:iCs/>
        </w:rPr>
        <w:t>Chicago Fed Letter</w:t>
      </w:r>
      <w:r w:rsidRPr="00CA0708">
        <w:t xml:space="preserve"> 267 (2). https://fraser.stlouisfed.org/files/docs/historical/frbchi/policydiscussion/frbchi_policy_2009-02.pdf.</w:t>
      </w:r>
    </w:p>
    <w:p w14:paraId="06E8B983" w14:textId="77777777" w:rsidR="00CA0708" w:rsidRPr="00CA0708" w:rsidRDefault="00CA0708" w:rsidP="00CA0708">
      <w:pPr>
        <w:pStyle w:val="Bibliography"/>
      </w:pPr>
      <w:r w:rsidRPr="00CA0708">
        <w:t xml:space="preserve">Minton, Bernadette A. 1997. “An Empirical Examination of Basic Valuation Models for Plain Vanilla U.S. Interest Rate Swaps.” </w:t>
      </w:r>
      <w:r w:rsidRPr="00CA0708">
        <w:rPr>
          <w:i/>
          <w:iCs/>
        </w:rPr>
        <w:t>Journal of Financial Economics</w:t>
      </w:r>
      <w:r w:rsidRPr="00CA0708">
        <w:t xml:space="preserve"> 44 (2): 251–77. https://doi.org/10.1016/S0304-405X(97)00005-6.</w:t>
      </w:r>
    </w:p>
    <w:p w14:paraId="292197C7" w14:textId="77777777" w:rsidR="00CA0708" w:rsidRPr="00CA0708" w:rsidRDefault="00CA0708" w:rsidP="00CA0708">
      <w:pPr>
        <w:pStyle w:val="Bibliography"/>
      </w:pPr>
      <w:r w:rsidRPr="00CA0708">
        <w:t>Pirrong, Craig. 2011. “The Economics of Central Clearing: Theory and Practice.”</w:t>
      </w:r>
    </w:p>
    <w:p w14:paraId="08C8882F" w14:textId="77777777" w:rsidR="00CA0708" w:rsidRPr="00CA0708" w:rsidRDefault="00CA0708" w:rsidP="00CA0708">
      <w:pPr>
        <w:pStyle w:val="Bibliography"/>
      </w:pPr>
      <w:r w:rsidRPr="00CA0708">
        <w:t xml:space="preserve">Rochet, Jean-Charles, and Jean Tirole. 1996. “Interbank Lending and Systemic Risk.” </w:t>
      </w:r>
      <w:r w:rsidRPr="00CA0708">
        <w:rPr>
          <w:i/>
          <w:iCs/>
        </w:rPr>
        <w:t>Journal of Money, Credit and Banking</w:t>
      </w:r>
      <w:r w:rsidRPr="00CA0708">
        <w:t xml:space="preserve"> 28 (4): 733–62. https://doi.org/10.2307/2077918.</w:t>
      </w:r>
    </w:p>
    <w:p w14:paraId="101D3337" w14:textId="77777777" w:rsidR="00CA0708" w:rsidRPr="00CA0708" w:rsidRDefault="00CA0708" w:rsidP="00CA0708">
      <w:pPr>
        <w:pStyle w:val="Bibliography"/>
      </w:pPr>
      <w:r w:rsidRPr="00CA0708">
        <w:t xml:space="preserve">Roll, Richard. 1984. “A Simple Implicit Measure of the Effective Bid-Ask Spread in an Efficient Market.” </w:t>
      </w:r>
      <w:r w:rsidRPr="00CA0708">
        <w:rPr>
          <w:i/>
          <w:iCs/>
        </w:rPr>
        <w:t>The Journal of Finance</w:t>
      </w:r>
      <w:r w:rsidRPr="00CA0708">
        <w:t xml:space="preserve"> 39 (4): 1127–39. https://doi.org/10.1111/j.1540-6261.1984.tb03897.x.</w:t>
      </w:r>
    </w:p>
    <w:p w14:paraId="4B428B0A" w14:textId="77777777" w:rsidR="00CA0708" w:rsidRPr="00CA0708" w:rsidRDefault="00CA0708" w:rsidP="00CA0708">
      <w:pPr>
        <w:pStyle w:val="Bibliography"/>
      </w:pPr>
      <w:r w:rsidRPr="00CA0708">
        <w:t>Skarr, Doug, and Kristin Szakaly-Moore. 2007. “Understanding Interest Rate Swap Math &amp; Pricing.” California Debt and Investment Advisory Commission. https://www.treasurer.ca.gov/cdiac/publications/math.pdf.</w:t>
      </w:r>
    </w:p>
    <w:p w14:paraId="52DCD21A" w14:textId="77777777" w:rsidR="00CA0708" w:rsidRPr="00CA0708" w:rsidRDefault="00CA0708" w:rsidP="00CA0708">
      <w:pPr>
        <w:pStyle w:val="Bibliography"/>
      </w:pPr>
      <w:r w:rsidRPr="00CA0708">
        <w:t xml:space="preserve">Smith, Clifford W., Charles W. Smithson, and Lee Macdonald Wakeman. 1988. “The Market for Interest Rate Swaps.” </w:t>
      </w:r>
      <w:r w:rsidRPr="00CA0708">
        <w:rPr>
          <w:i/>
          <w:iCs/>
        </w:rPr>
        <w:t>Financial Management</w:t>
      </w:r>
      <w:r w:rsidRPr="00CA0708">
        <w:t xml:space="preserve"> 17 (4): 34–44. https://doi.org/10.2307/3665765.</w:t>
      </w:r>
    </w:p>
    <w:p w14:paraId="7C75169E" w14:textId="77777777" w:rsidR="00CA0708" w:rsidRPr="00CA0708" w:rsidRDefault="00CA0708" w:rsidP="00CA0708">
      <w:pPr>
        <w:pStyle w:val="Bibliography"/>
      </w:pPr>
      <w:r w:rsidRPr="00CA0708">
        <w:t xml:space="preserve">Sun, Tong-sheng, Suresh Sundaresan, and Ching Wang. 1993. “Interest Rate Swaps: An Empirical Investigation.” </w:t>
      </w:r>
      <w:r w:rsidRPr="00CA0708">
        <w:rPr>
          <w:i/>
          <w:iCs/>
        </w:rPr>
        <w:t>Journal of Financial Economics</w:t>
      </w:r>
      <w:r w:rsidRPr="00CA0708">
        <w:t xml:space="preserve"> 34 (1): 77–99. https://doi.org/10.1016/0304-405X(93)90041-9.</w:t>
      </w:r>
    </w:p>
    <w:p w14:paraId="6954673C" w14:textId="383FAEEF"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6059B" w14:textId="77777777" w:rsidR="00BE4D80" w:rsidRDefault="00BE4D80" w:rsidP="00633D5C">
      <w:r>
        <w:separator/>
      </w:r>
    </w:p>
  </w:endnote>
  <w:endnote w:type="continuationSeparator" w:id="0">
    <w:p w14:paraId="0361B364" w14:textId="77777777" w:rsidR="00BE4D80" w:rsidRDefault="00BE4D80" w:rsidP="00633D5C">
      <w:r>
        <w:continuationSeparator/>
      </w:r>
    </w:p>
  </w:endnote>
  <w:endnote w:type="continuationNotice" w:id="1">
    <w:p w14:paraId="641F84E1" w14:textId="77777777" w:rsidR="00BE4D80" w:rsidRDefault="00BE4D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04676" w14:textId="77777777" w:rsidR="00BE4D80" w:rsidRDefault="00BE4D80" w:rsidP="00633D5C">
      <w:r>
        <w:separator/>
      </w:r>
    </w:p>
  </w:footnote>
  <w:footnote w:type="continuationSeparator" w:id="0">
    <w:p w14:paraId="78D61FE8" w14:textId="77777777" w:rsidR="00BE4D80" w:rsidRDefault="00BE4D80" w:rsidP="00633D5C">
      <w:r>
        <w:continuationSeparator/>
      </w:r>
    </w:p>
  </w:footnote>
  <w:footnote w:type="continuationNotice" w:id="1">
    <w:p w14:paraId="26820997" w14:textId="77777777" w:rsidR="00BE4D80" w:rsidRDefault="00BE4D80"/>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43EBE5EA" w14:textId="00625F7E" w:rsidR="00CA0708" w:rsidRDefault="00CA0708" w:rsidP="00CA0708">
      <w:pPr>
        <w:pStyle w:val="FootnoteText"/>
      </w:pPr>
      <w:r>
        <w:rPr>
          <w:rStyle w:val="FootnoteReference"/>
        </w:rPr>
        <w:footnoteRef/>
      </w:r>
      <w:r>
        <w:t xml:space="preserve"> The </w:t>
      </w:r>
      <w:r w:rsidR="00B40742">
        <w:t xml:space="preserve">clearing </w:t>
      </w:r>
      <w:r>
        <w:t xml:space="preserve">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2E914C86" w14:textId="7CA1010D" w:rsidR="00DB3BA3" w:rsidRDefault="00DB3BA3">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2905"/>
    <w:rsid w:val="0004387C"/>
    <w:rsid w:val="00044125"/>
    <w:rsid w:val="00046423"/>
    <w:rsid w:val="000510E8"/>
    <w:rsid w:val="00053C4A"/>
    <w:rsid w:val="00057A12"/>
    <w:rsid w:val="000614F4"/>
    <w:rsid w:val="00061729"/>
    <w:rsid w:val="00065EFF"/>
    <w:rsid w:val="0006794D"/>
    <w:rsid w:val="000712B2"/>
    <w:rsid w:val="000761CF"/>
    <w:rsid w:val="00077366"/>
    <w:rsid w:val="00077879"/>
    <w:rsid w:val="0008027D"/>
    <w:rsid w:val="0008096F"/>
    <w:rsid w:val="000816B7"/>
    <w:rsid w:val="000939CA"/>
    <w:rsid w:val="00096D58"/>
    <w:rsid w:val="0009785E"/>
    <w:rsid w:val="000A41CF"/>
    <w:rsid w:val="000A5607"/>
    <w:rsid w:val="000A677E"/>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0F3327"/>
    <w:rsid w:val="0010299E"/>
    <w:rsid w:val="001124E1"/>
    <w:rsid w:val="0011666A"/>
    <w:rsid w:val="001234EE"/>
    <w:rsid w:val="00124826"/>
    <w:rsid w:val="0012752B"/>
    <w:rsid w:val="001317B0"/>
    <w:rsid w:val="001319F2"/>
    <w:rsid w:val="00131FCD"/>
    <w:rsid w:val="00143C59"/>
    <w:rsid w:val="0014676D"/>
    <w:rsid w:val="00147694"/>
    <w:rsid w:val="00155FCB"/>
    <w:rsid w:val="00161437"/>
    <w:rsid w:val="0016169B"/>
    <w:rsid w:val="00164132"/>
    <w:rsid w:val="001655FC"/>
    <w:rsid w:val="00166D41"/>
    <w:rsid w:val="00170083"/>
    <w:rsid w:val="00180890"/>
    <w:rsid w:val="00184052"/>
    <w:rsid w:val="00191190"/>
    <w:rsid w:val="00191C9A"/>
    <w:rsid w:val="00194EB9"/>
    <w:rsid w:val="001A25AE"/>
    <w:rsid w:val="001A6EFA"/>
    <w:rsid w:val="001A7F55"/>
    <w:rsid w:val="001B775F"/>
    <w:rsid w:val="001C1D1C"/>
    <w:rsid w:val="001C24F9"/>
    <w:rsid w:val="001C74A9"/>
    <w:rsid w:val="001D3062"/>
    <w:rsid w:val="001D57E1"/>
    <w:rsid w:val="001F4D2E"/>
    <w:rsid w:val="001F696E"/>
    <w:rsid w:val="001F7299"/>
    <w:rsid w:val="002009FF"/>
    <w:rsid w:val="00200D6D"/>
    <w:rsid w:val="00200E6F"/>
    <w:rsid w:val="002112FE"/>
    <w:rsid w:val="002172B6"/>
    <w:rsid w:val="002202C1"/>
    <w:rsid w:val="00220BDA"/>
    <w:rsid w:val="00220F82"/>
    <w:rsid w:val="00232831"/>
    <w:rsid w:val="00233C90"/>
    <w:rsid w:val="002343F4"/>
    <w:rsid w:val="00234D83"/>
    <w:rsid w:val="00243E6E"/>
    <w:rsid w:val="00246F90"/>
    <w:rsid w:val="0025043C"/>
    <w:rsid w:val="002570E4"/>
    <w:rsid w:val="00265F4A"/>
    <w:rsid w:val="002718B1"/>
    <w:rsid w:val="0027378C"/>
    <w:rsid w:val="00275B46"/>
    <w:rsid w:val="0028086E"/>
    <w:rsid w:val="00284488"/>
    <w:rsid w:val="002853F0"/>
    <w:rsid w:val="00286D2E"/>
    <w:rsid w:val="00286E2A"/>
    <w:rsid w:val="00290667"/>
    <w:rsid w:val="00290E18"/>
    <w:rsid w:val="00293578"/>
    <w:rsid w:val="002938B2"/>
    <w:rsid w:val="002A688F"/>
    <w:rsid w:val="002B03E9"/>
    <w:rsid w:val="002B63F1"/>
    <w:rsid w:val="002C58F6"/>
    <w:rsid w:val="002C726E"/>
    <w:rsid w:val="002D09A5"/>
    <w:rsid w:val="002D4411"/>
    <w:rsid w:val="002D4CD7"/>
    <w:rsid w:val="002E0CE1"/>
    <w:rsid w:val="002E6207"/>
    <w:rsid w:val="002E6266"/>
    <w:rsid w:val="002F3376"/>
    <w:rsid w:val="002F4ED0"/>
    <w:rsid w:val="002F6C5B"/>
    <w:rsid w:val="00301A1C"/>
    <w:rsid w:val="00305FCA"/>
    <w:rsid w:val="0031486E"/>
    <w:rsid w:val="00320206"/>
    <w:rsid w:val="0032163A"/>
    <w:rsid w:val="003314C1"/>
    <w:rsid w:val="00336313"/>
    <w:rsid w:val="0033757F"/>
    <w:rsid w:val="00340196"/>
    <w:rsid w:val="0034098A"/>
    <w:rsid w:val="003439E1"/>
    <w:rsid w:val="00343A08"/>
    <w:rsid w:val="00345031"/>
    <w:rsid w:val="003520EC"/>
    <w:rsid w:val="003564C5"/>
    <w:rsid w:val="00357E12"/>
    <w:rsid w:val="00362ED7"/>
    <w:rsid w:val="00366CA0"/>
    <w:rsid w:val="0037689C"/>
    <w:rsid w:val="003778E9"/>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27A98"/>
    <w:rsid w:val="00430C3C"/>
    <w:rsid w:val="00434FFE"/>
    <w:rsid w:val="00435055"/>
    <w:rsid w:val="00435E0C"/>
    <w:rsid w:val="00440DF6"/>
    <w:rsid w:val="00440E83"/>
    <w:rsid w:val="00441C17"/>
    <w:rsid w:val="004446BE"/>
    <w:rsid w:val="00445059"/>
    <w:rsid w:val="00446E24"/>
    <w:rsid w:val="0044741C"/>
    <w:rsid w:val="00451E7F"/>
    <w:rsid w:val="004521B3"/>
    <w:rsid w:val="00455D2C"/>
    <w:rsid w:val="00455F39"/>
    <w:rsid w:val="004567C0"/>
    <w:rsid w:val="00456AFB"/>
    <w:rsid w:val="0047037D"/>
    <w:rsid w:val="00470CAE"/>
    <w:rsid w:val="00470F75"/>
    <w:rsid w:val="00475EE6"/>
    <w:rsid w:val="00476D32"/>
    <w:rsid w:val="004776E9"/>
    <w:rsid w:val="00482903"/>
    <w:rsid w:val="00487EF1"/>
    <w:rsid w:val="00492449"/>
    <w:rsid w:val="00492712"/>
    <w:rsid w:val="004A2BFC"/>
    <w:rsid w:val="004B2BEF"/>
    <w:rsid w:val="004B3291"/>
    <w:rsid w:val="004C093C"/>
    <w:rsid w:val="004C1AD0"/>
    <w:rsid w:val="004D2D2D"/>
    <w:rsid w:val="004D458D"/>
    <w:rsid w:val="004D5907"/>
    <w:rsid w:val="004E5AEE"/>
    <w:rsid w:val="004F0BE2"/>
    <w:rsid w:val="004F43A3"/>
    <w:rsid w:val="00502B0A"/>
    <w:rsid w:val="00506DDF"/>
    <w:rsid w:val="00525BB3"/>
    <w:rsid w:val="0053175A"/>
    <w:rsid w:val="00531890"/>
    <w:rsid w:val="005356E2"/>
    <w:rsid w:val="005364E5"/>
    <w:rsid w:val="00537BC1"/>
    <w:rsid w:val="00540C73"/>
    <w:rsid w:val="00540DEF"/>
    <w:rsid w:val="00544B00"/>
    <w:rsid w:val="00550DA4"/>
    <w:rsid w:val="0055124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94130"/>
    <w:rsid w:val="005A0C96"/>
    <w:rsid w:val="005A5A35"/>
    <w:rsid w:val="005A6ADC"/>
    <w:rsid w:val="005A7D26"/>
    <w:rsid w:val="005A7F47"/>
    <w:rsid w:val="005B1FFE"/>
    <w:rsid w:val="005B2B99"/>
    <w:rsid w:val="005B3289"/>
    <w:rsid w:val="005B5046"/>
    <w:rsid w:val="005C11C0"/>
    <w:rsid w:val="005D0AA8"/>
    <w:rsid w:val="005D43C4"/>
    <w:rsid w:val="005E0C46"/>
    <w:rsid w:val="005F14CA"/>
    <w:rsid w:val="005F327C"/>
    <w:rsid w:val="005F6B4A"/>
    <w:rsid w:val="005F746F"/>
    <w:rsid w:val="0060706F"/>
    <w:rsid w:val="00607456"/>
    <w:rsid w:val="00611EB7"/>
    <w:rsid w:val="00622956"/>
    <w:rsid w:val="00625ECF"/>
    <w:rsid w:val="00627579"/>
    <w:rsid w:val="00633D5C"/>
    <w:rsid w:val="0063560A"/>
    <w:rsid w:val="0063608A"/>
    <w:rsid w:val="00640DD5"/>
    <w:rsid w:val="00644114"/>
    <w:rsid w:val="006450BA"/>
    <w:rsid w:val="00655B55"/>
    <w:rsid w:val="00664E0B"/>
    <w:rsid w:val="00671C67"/>
    <w:rsid w:val="006722D1"/>
    <w:rsid w:val="006738CB"/>
    <w:rsid w:val="00674BB7"/>
    <w:rsid w:val="006875A1"/>
    <w:rsid w:val="006922D3"/>
    <w:rsid w:val="0069541B"/>
    <w:rsid w:val="006A2C0D"/>
    <w:rsid w:val="006A345A"/>
    <w:rsid w:val="006A6918"/>
    <w:rsid w:val="006B3C2F"/>
    <w:rsid w:val="006B6124"/>
    <w:rsid w:val="006C0D52"/>
    <w:rsid w:val="006C1963"/>
    <w:rsid w:val="006C36D2"/>
    <w:rsid w:val="006C395A"/>
    <w:rsid w:val="006C5B6D"/>
    <w:rsid w:val="006D47F1"/>
    <w:rsid w:val="006E06F9"/>
    <w:rsid w:val="006E44BE"/>
    <w:rsid w:val="006F1F0C"/>
    <w:rsid w:val="00700348"/>
    <w:rsid w:val="00700AF9"/>
    <w:rsid w:val="0070689F"/>
    <w:rsid w:val="00715923"/>
    <w:rsid w:val="0072700E"/>
    <w:rsid w:val="007303A6"/>
    <w:rsid w:val="00733F0D"/>
    <w:rsid w:val="00747315"/>
    <w:rsid w:val="007475B0"/>
    <w:rsid w:val="0075318B"/>
    <w:rsid w:val="0075597E"/>
    <w:rsid w:val="00755BED"/>
    <w:rsid w:val="0076305C"/>
    <w:rsid w:val="00766098"/>
    <w:rsid w:val="007721E7"/>
    <w:rsid w:val="00781C1A"/>
    <w:rsid w:val="00781E75"/>
    <w:rsid w:val="00782C1A"/>
    <w:rsid w:val="007A0DBE"/>
    <w:rsid w:val="007A4E27"/>
    <w:rsid w:val="007B2C40"/>
    <w:rsid w:val="007B359F"/>
    <w:rsid w:val="007C0619"/>
    <w:rsid w:val="007C099B"/>
    <w:rsid w:val="007C0BF5"/>
    <w:rsid w:val="007D359F"/>
    <w:rsid w:val="007E0CF8"/>
    <w:rsid w:val="007E1203"/>
    <w:rsid w:val="007E2F87"/>
    <w:rsid w:val="007E3CB7"/>
    <w:rsid w:val="007E6044"/>
    <w:rsid w:val="007E64B2"/>
    <w:rsid w:val="007E6980"/>
    <w:rsid w:val="007F2238"/>
    <w:rsid w:val="007F6DDE"/>
    <w:rsid w:val="00802DBB"/>
    <w:rsid w:val="00804046"/>
    <w:rsid w:val="008057C4"/>
    <w:rsid w:val="00810636"/>
    <w:rsid w:val="008138CB"/>
    <w:rsid w:val="00817C94"/>
    <w:rsid w:val="00820E82"/>
    <w:rsid w:val="00821AC5"/>
    <w:rsid w:val="0082521E"/>
    <w:rsid w:val="00826DDA"/>
    <w:rsid w:val="00827924"/>
    <w:rsid w:val="008335A2"/>
    <w:rsid w:val="00834DE5"/>
    <w:rsid w:val="00836236"/>
    <w:rsid w:val="00841768"/>
    <w:rsid w:val="00847A0D"/>
    <w:rsid w:val="0085075E"/>
    <w:rsid w:val="0086025D"/>
    <w:rsid w:val="008640B2"/>
    <w:rsid w:val="0086454B"/>
    <w:rsid w:val="00864A3C"/>
    <w:rsid w:val="008652DB"/>
    <w:rsid w:val="0086750E"/>
    <w:rsid w:val="00870739"/>
    <w:rsid w:val="00876F18"/>
    <w:rsid w:val="00877DDF"/>
    <w:rsid w:val="00882716"/>
    <w:rsid w:val="00883714"/>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22B9"/>
    <w:rsid w:val="00905428"/>
    <w:rsid w:val="00914E91"/>
    <w:rsid w:val="009150D9"/>
    <w:rsid w:val="0092248B"/>
    <w:rsid w:val="00924BA1"/>
    <w:rsid w:val="00935B7D"/>
    <w:rsid w:val="00935E65"/>
    <w:rsid w:val="00936FB0"/>
    <w:rsid w:val="009373A0"/>
    <w:rsid w:val="00941B60"/>
    <w:rsid w:val="00943191"/>
    <w:rsid w:val="0095406B"/>
    <w:rsid w:val="009561B4"/>
    <w:rsid w:val="00956D41"/>
    <w:rsid w:val="00962018"/>
    <w:rsid w:val="00965D68"/>
    <w:rsid w:val="00973581"/>
    <w:rsid w:val="00974463"/>
    <w:rsid w:val="00981DE6"/>
    <w:rsid w:val="00981EFF"/>
    <w:rsid w:val="00991610"/>
    <w:rsid w:val="009956C6"/>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355B6"/>
    <w:rsid w:val="00A41FF7"/>
    <w:rsid w:val="00A4495A"/>
    <w:rsid w:val="00A52DB0"/>
    <w:rsid w:val="00A53B21"/>
    <w:rsid w:val="00A626E0"/>
    <w:rsid w:val="00A6337A"/>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D3117"/>
    <w:rsid w:val="00AE15AA"/>
    <w:rsid w:val="00AE2A76"/>
    <w:rsid w:val="00AE5664"/>
    <w:rsid w:val="00AE5AFF"/>
    <w:rsid w:val="00AE6CBB"/>
    <w:rsid w:val="00AF1FA3"/>
    <w:rsid w:val="00AF63FA"/>
    <w:rsid w:val="00AF65E9"/>
    <w:rsid w:val="00B002D8"/>
    <w:rsid w:val="00B0289A"/>
    <w:rsid w:val="00B056F6"/>
    <w:rsid w:val="00B1262B"/>
    <w:rsid w:val="00B13BAB"/>
    <w:rsid w:val="00B15828"/>
    <w:rsid w:val="00B30913"/>
    <w:rsid w:val="00B3359E"/>
    <w:rsid w:val="00B36827"/>
    <w:rsid w:val="00B40742"/>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D55D3"/>
    <w:rsid w:val="00BE1A00"/>
    <w:rsid w:val="00BE4D80"/>
    <w:rsid w:val="00BF22F0"/>
    <w:rsid w:val="00BF5982"/>
    <w:rsid w:val="00BF6365"/>
    <w:rsid w:val="00BF72AE"/>
    <w:rsid w:val="00C06844"/>
    <w:rsid w:val="00C106ED"/>
    <w:rsid w:val="00C142C4"/>
    <w:rsid w:val="00C14F6A"/>
    <w:rsid w:val="00C16C25"/>
    <w:rsid w:val="00C20541"/>
    <w:rsid w:val="00C223E8"/>
    <w:rsid w:val="00C2255E"/>
    <w:rsid w:val="00C2300D"/>
    <w:rsid w:val="00C26FE9"/>
    <w:rsid w:val="00C3286E"/>
    <w:rsid w:val="00C32ED2"/>
    <w:rsid w:val="00C363CC"/>
    <w:rsid w:val="00C36726"/>
    <w:rsid w:val="00C45CCE"/>
    <w:rsid w:val="00C519BF"/>
    <w:rsid w:val="00C527DB"/>
    <w:rsid w:val="00C538FA"/>
    <w:rsid w:val="00C54B5B"/>
    <w:rsid w:val="00C57E03"/>
    <w:rsid w:val="00C61057"/>
    <w:rsid w:val="00C63998"/>
    <w:rsid w:val="00C63A02"/>
    <w:rsid w:val="00C64F72"/>
    <w:rsid w:val="00C651D2"/>
    <w:rsid w:val="00C66CC2"/>
    <w:rsid w:val="00C74168"/>
    <w:rsid w:val="00C758C6"/>
    <w:rsid w:val="00C87249"/>
    <w:rsid w:val="00C90716"/>
    <w:rsid w:val="00C94F24"/>
    <w:rsid w:val="00CA0708"/>
    <w:rsid w:val="00CA40C2"/>
    <w:rsid w:val="00CB029B"/>
    <w:rsid w:val="00CB305A"/>
    <w:rsid w:val="00CB32C9"/>
    <w:rsid w:val="00CB5D71"/>
    <w:rsid w:val="00CC1AF2"/>
    <w:rsid w:val="00CC29A8"/>
    <w:rsid w:val="00CC31E9"/>
    <w:rsid w:val="00CC4005"/>
    <w:rsid w:val="00CC46F2"/>
    <w:rsid w:val="00CC69F0"/>
    <w:rsid w:val="00CD17A1"/>
    <w:rsid w:val="00CD1B3E"/>
    <w:rsid w:val="00CD4470"/>
    <w:rsid w:val="00CD5006"/>
    <w:rsid w:val="00CE10FD"/>
    <w:rsid w:val="00CE3FDE"/>
    <w:rsid w:val="00CF1F18"/>
    <w:rsid w:val="00D024F1"/>
    <w:rsid w:val="00D14F43"/>
    <w:rsid w:val="00D200EE"/>
    <w:rsid w:val="00D23019"/>
    <w:rsid w:val="00D3226C"/>
    <w:rsid w:val="00D34404"/>
    <w:rsid w:val="00D41237"/>
    <w:rsid w:val="00D41525"/>
    <w:rsid w:val="00D4375C"/>
    <w:rsid w:val="00D459AC"/>
    <w:rsid w:val="00D5154E"/>
    <w:rsid w:val="00D52B48"/>
    <w:rsid w:val="00D643C8"/>
    <w:rsid w:val="00D645CF"/>
    <w:rsid w:val="00D8044D"/>
    <w:rsid w:val="00D91068"/>
    <w:rsid w:val="00D9234D"/>
    <w:rsid w:val="00DA4FC3"/>
    <w:rsid w:val="00DB01F2"/>
    <w:rsid w:val="00DB3BA3"/>
    <w:rsid w:val="00DB74D5"/>
    <w:rsid w:val="00DC2E73"/>
    <w:rsid w:val="00DC42EB"/>
    <w:rsid w:val="00DC7AD2"/>
    <w:rsid w:val="00DE43A2"/>
    <w:rsid w:val="00DE61E9"/>
    <w:rsid w:val="00DE6F94"/>
    <w:rsid w:val="00DE705F"/>
    <w:rsid w:val="00DF2CFF"/>
    <w:rsid w:val="00DF452F"/>
    <w:rsid w:val="00DF4848"/>
    <w:rsid w:val="00DF6C13"/>
    <w:rsid w:val="00DF7A69"/>
    <w:rsid w:val="00E02555"/>
    <w:rsid w:val="00E051B0"/>
    <w:rsid w:val="00E06975"/>
    <w:rsid w:val="00E106E8"/>
    <w:rsid w:val="00E139B4"/>
    <w:rsid w:val="00E214A1"/>
    <w:rsid w:val="00E31AF6"/>
    <w:rsid w:val="00E402EC"/>
    <w:rsid w:val="00E41AF8"/>
    <w:rsid w:val="00E460D7"/>
    <w:rsid w:val="00E52B02"/>
    <w:rsid w:val="00E5597A"/>
    <w:rsid w:val="00E56F5E"/>
    <w:rsid w:val="00E639B5"/>
    <w:rsid w:val="00E6619F"/>
    <w:rsid w:val="00E66D23"/>
    <w:rsid w:val="00E670C0"/>
    <w:rsid w:val="00E70534"/>
    <w:rsid w:val="00E7111E"/>
    <w:rsid w:val="00E819EF"/>
    <w:rsid w:val="00E84521"/>
    <w:rsid w:val="00E8476A"/>
    <w:rsid w:val="00E95A6F"/>
    <w:rsid w:val="00EA0CB2"/>
    <w:rsid w:val="00EA1749"/>
    <w:rsid w:val="00EB004A"/>
    <w:rsid w:val="00EB1407"/>
    <w:rsid w:val="00EB53A2"/>
    <w:rsid w:val="00EB5A7B"/>
    <w:rsid w:val="00EB7DDA"/>
    <w:rsid w:val="00EC01D7"/>
    <w:rsid w:val="00EC3464"/>
    <w:rsid w:val="00EC5C21"/>
    <w:rsid w:val="00EC78C0"/>
    <w:rsid w:val="00ED10A4"/>
    <w:rsid w:val="00ED4D27"/>
    <w:rsid w:val="00EF140B"/>
    <w:rsid w:val="00EF2D93"/>
    <w:rsid w:val="00EF6757"/>
    <w:rsid w:val="00EF7BA6"/>
    <w:rsid w:val="00F025F8"/>
    <w:rsid w:val="00F040B1"/>
    <w:rsid w:val="00F05299"/>
    <w:rsid w:val="00F108BE"/>
    <w:rsid w:val="00F15E32"/>
    <w:rsid w:val="00F165F2"/>
    <w:rsid w:val="00F249AA"/>
    <w:rsid w:val="00F27E22"/>
    <w:rsid w:val="00F31111"/>
    <w:rsid w:val="00F458EF"/>
    <w:rsid w:val="00F558CC"/>
    <w:rsid w:val="00F57F30"/>
    <w:rsid w:val="00F6394F"/>
    <w:rsid w:val="00F71C54"/>
    <w:rsid w:val="00F872C2"/>
    <w:rsid w:val="00F90CC7"/>
    <w:rsid w:val="00FA0435"/>
    <w:rsid w:val="00FA753D"/>
    <w:rsid w:val="00FB01B7"/>
    <w:rsid w:val="00FB04CE"/>
    <w:rsid w:val="00FC644E"/>
    <w:rsid w:val="00FD368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A98"/>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427A98"/>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427A98"/>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427A98"/>
    <w:pPr>
      <w:spacing w:before="260"/>
      <w:ind w:firstLine="0"/>
      <w:outlineLvl w:val="2"/>
    </w:pPr>
    <w:rPr>
      <w:rFonts w:eastAsia="Times New Roman"/>
      <w:bCs/>
    </w:rPr>
  </w:style>
  <w:style w:type="paragraph" w:styleId="Heading4">
    <w:name w:val="heading 4"/>
    <w:basedOn w:val="Normal"/>
    <w:next w:val="Normal"/>
    <w:link w:val="Heading4Char"/>
    <w:qFormat/>
    <w:rsid w:val="00427A98"/>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427A9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427A98"/>
  </w:style>
  <w:style w:type="character" w:customStyle="1" w:styleId="Heading2Char">
    <w:name w:val="Heading 2 Char"/>
    <w:basedOn w:val="DefaultParagraphFont"/>
    <w:link w:val="Heading2"/>
    <w:rsid w:val="00427A98"/>
    <w:rPr>
      <w:rFonts w:ascii="Times New Roman" w:eastAsia="Times New Roman" w:hAnsi="Times New Roman"/>
      <w:bCs/>
      <w:i/>
      <w:color w:val="000000"/>
      <w:sz w:val="24"/>
      <w:szCs w:val="26"/>
      <w:lang w:bidi="ar-SA"/>
    </w:rPr>
  </w:style>
  <w:style w:type="paragraph" w:styleId="Title">
    <w:name w:val="Title"/>
    <w:next w:val="Author"/>
    <w:link w:val="TitleChar"/>
    <w:qFormat/>
    <w:rsid w:val="00427A98"/>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427A98"/>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427A98"/>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427A98"/>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427A98"/>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427A98"/>
    <w:pPr>
      <w:spacing w:line="180" w:lineRule="atLeast"/>
    </w:pPr>
    <w:rPr>
      <w:sz w:val="16"/>
    </w:rPr>
  </w:style>
  <w:style w:type="character" w:customStyle="1" w:styleId="FootnoteTextChar">
    <w:name w:val="Footnote Text Char"/>
    <w:basedOn w:val="DefaultParagraphFont"/>
    <w:link w:val="FootnoteText"/>
    <w:semiHidden/>
    <w:rsid w:val="00427A98"/>
    <w:rPr>
      <w:rFonts w:ascii="Times New Roman" w:eastAsia="Calisto MT" w:hAnsi="Times New Roman"/>
      <w:sz w:val="16"/>
      <w:szCs w:val="24"/>
      <w:lang w:bidi="ar-SA"/>
    </w:rPr>
  </w:style>
  <w:style w:type="character" w:styleId="FootnoteReference">
    <w:name w:val="footnote reference"/>
    <w:basedOn w:val="DefaultParagraphFont"/>
    <w:semiHidden/>
    <w:rsid w:val="00427A98"/>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427A98"/>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427A98"/>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427A98"/>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427A98"/>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427A98"/>
    <w:pPr>
      <w:ind w:firstLine="0"/>
    </w:pPr>
  </w:style>
  <w:style w:type="paragraph" w:customStyle="1" w:styleId="Contact">
    <w:name w:val="Contact"/>
    <w:next w:val="Normal"/>
    <w:rsid w:val="00427A98"/>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427A98"/>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427A98"/>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427A98"/>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427A98"/>
    <w:pPr>
      <w:spacing w:after="120"/>
      <w:ind w:left="720" w:right="720" w:firstLine="0"/>
      <w:jc w:val="right"/>
    </w:pPr>
  </w:style>
  <w:style w:type="paragraph" w:customStyle="1" w:styleId="FigureTitle">
    <w:name w:val="Figure Title"/>
    <w:next w:val="Normal"/>
    <w:rsid w:val="00427A98"/>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427A98"/>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427A98"/>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427A98"/>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427A98"/>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427A98"/>
    <w:pPr>
      <w:numPr>
        <w:numId w:val="27"/>
      </w:numPr>
      <w:contextualSpacing/>
    </w:pPr>
  </w:style>
  <w:style w:type="paragraph" w:styleId="ListNumber">
    <w:name w:val="List Number"/>
    <w:basedOn w:val="Normal"/>
    <w:next w:val="Normal"/>
    <w:rsid w:val="00427A98"/>
    <w:pPr>
      <w:numPr>
        <w:numId w:val="28"/>
      </w:numPr>
      <w:tabs>
        <w:tab w:val="clear" w:pos="1195"/>
      </w:tabs>
      <w:spacing w:after="260"/>
      <w:ind w:left="1555" w:hanging="720"/>
    </w:pPr>
  </w:style>
  <w:style w:type="paragraph" w:customStyle="1" w:styleId="FigurePlaceholder">
    <w:name w:val="Figure Placeholder"/>
    <w:basedOn w:val="Normal"/>
    <w:next w:val="Normal"/>
    <w:qFormat/>
    <w:rsid w:val="00427A98"/>
    <w:pPr>
      <w:spacing w:before="260" w:after="260"/>
      <w:jc w:val="center"/>
    </w:pPr>
  </w:style>
  <w:style w:type="character" w:customStyle="1" w:styleId="TableFootLetter">
    <w:name w:val="Table FootLetter"/>
    <w:basedOn w:val="DefaultParagraphFont"/>
    <w:rsid w:val="00427A98"/>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427A98"/>
  </w:style>
  <w:style w:type="paragraph" w:customStyle="1" w:styleId="TablePlaceholder">
    <w:name w:val="Table Placeholder"/>
    <w:basedOn w:val="FigurePlaceholder"/>
    <w:next w:val="NoParagraphStyle"/>
    <w:qFormat/>
    <w:rsid w:val="00427A98"/>
  </w:style>
  <w:style w:type="paragraph" w:styleId="DocumentMap">
    <w:name w:val="Document Map"/>
    <w:basedOn w:val="Normal"/>
    <w:link w:val="DocumentMapChar"/>
    <w:uiPriority w:val="99"/>
    <w:semiHidden/>
    <w:rsid w:val="00427A98"/>
    <w:rPr>
      <w:rFonts w:ascii="Lucida Grande" w:hAnsi="Lucida Grande"/>
    </w:rPr>
  </w:style>
  <w:style w:type="character" w:customStyle="1" w:styleId="DocumentMapChar">
    <w:name w:val="Document Map Char"/>
    <w:basedOn w:val="DefaultParagraphFont"/>
    <w:link w:val="DocumentMap"/>
    <w:uiPriority w:val="99"/>
    <w:semiHidden/>
    <w:rsid w:val="00427A98"/>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427A98"/>
    <w:rPr>
      <w:sz w:val="18"/>
      <w:szCs w:val="18"/>
    </w:rPr>
  </w:style>
  <w:style w:type="paragraph" w:styleId="CommentText">
    <w:name w:val="annotation text"/>
    <w:basedOn w:val="Normal"/>
    <w:link w:val="CommentTextChar"/>
    <w:uiPriority w:val="99"/>
    <w:semiHidden/>
    <w:rsid w:val="00427A98"/>
  </w:style>
  <w:style w:type="character" w:customStyle="1" w:styleId="CommentTextChar">
    <w:name w:val="Comment Text Char"/>
    <w:basedOn w:val="DefaultParagraphFont"/>
    <w:link w:val="CommentText"/>
    <w:uiPriority w:val="99"/>
    <w:semiHidden/>
    <w:rsid w:val="00427A98"/>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427A98"/>
    <w:rPr>
      <w:b/>
      <w:bCs/>
      <w:sz w:val="20"/>
      <w:szCs w:val="20"/>
    </w:rPr>
  </w:style>
  <w:style w:type="character" w:customStyle="1" w:styleId="CommentSubjectChar">
    <w:name w:val="Comment Subject Char"/>
    <w:basedOn w:val="CommentTextChar"/>
    <w:link w:val="CommentSubject"/>
    <w:uiPriority w:val="99"/>
    <w:semiHidden/>
    <w:rsid w:val="00427A98"/>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427A98"/>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427A98"/>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4354</TotalTime>
  <Pages>31</Pages>
  <Words>17837</Words>
  <Characters>101674</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117</cp:revision>
  <dcterms:created xsi:type="dcterms:W3CDTF">2023-12-09T16:13:00Z</dcterms:created>
  <dcterms:modified xsi:type="dcterms:W3CDTF">2024-06-09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CdIxe9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